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 xml:space="preserve">Diversidad, abundancia y distribución del </w:t>
            </w:r>
            <w:proofErr w:type="spellStart"/>
            <w:r w:rsidRPr="00E849EE">
              <w:t>ictioplancton</w:t>
            </w:r>
            <w:proofErr w:type="spellEnd"/>
            <w:r w:rsidRPr="00E849EE">
              <w:t xml:space="preserve"> y su relación con las condiciones oceanográficas y los períodos mareales en la subregión Sanquianga-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2021-I Bocas de Sanquianga</w:t>
            </w:r>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 xml:space="preserve">Se realizaron los análisis de las muestras de agua y se logró obtener resultados de todas las variables mencionadas excepto el amonio. Hasta el momento se han obtenido los datos de fitoplancton y zooplancton, pero no culminado con la identificación total de </w:t>
            </w:r>
            <w:proofErr w:type="spellStart"/>
            <w:r w:rsidRPr="00E849EE">
              <w:t>ictioplancton</w:t>
            </w:r>
            <w:proofErr w:type="spellEnd"/>
            <w:r w:rsidRPr="00E849EE">
              <w:t>.</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 xml:space="preserve">Hasta el momento se ha avanzado lentamente en la identificación final del </w:t>
            </w:r>
            <w:proofErr w:type="spellStart"/>
            <w:r w:rsidRPr="00E849EE">
              <w:t>ictioplancton</w:t>
            </w:r>
            <w:proofErr w:type="spellEnd"/>
            <w:r w:rsidRPr="00E849EE">
              <w:t xml:space="preserve">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Hasta el momento se han recopilado todos los datos de batimetría de la subregión Sanquianga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En la subregión Sanquianga-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w:t>
      </w:r>
      <w:proofErr w:type="spellStart"/>
      <w:r w:rsidR="003F7F9A">
        <w:t>taxa</w:t>
      </w:r>
      <w:proofErr w:type="spellEnd"/>
      <w:r w:rsidR="003F7F9A">
        <w:t xml:space="preserve">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Sanquianga-Gorgona en los períodos de pleamar y bajamar frente al delta del río Sanquianga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15B46810" w14:textId="77777777" w:rsidR="00D3033D" w:rsidRDefault="00582983" w:rsidP="00D3033D">
      <w:r w:rsidRPr="00AD08AA">
        <w:t xml:space="preserve">Durante la Expedición Científica Pacífico, Bocas de Sanquianga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Sanquianga-Gorgona, distribuidas a lo largo de 3 transectos, cada uno con 6 estaciones en las bocanas de Guascama, Sanquianga y Amarales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D3033D">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022A74E0" w:rsidR="00E47282" w:rsidRPr="00AD08AA" w:rsidRDefault="00D3033D"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w:t>
      </w:r>
      <w:proofErr w:type="spellStart"/>
      <w:r w:rsidR="00E47282">
        <w:t>Niskin</w:t>
      </w:r>
      <w:proofErr w:type="spellEnd"/>
      <w:r w:rsidR="00E47282">
        <w:t xml:space="preserve">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w:t>
      </w:r>
      <w:proofErr w:type="spellStart"/>
      <w:r w:rsidR="00E47282">
        <w:t>ictioplancton</w:t>
      </w:r>
      <w:proofErr w:type="spellEnd"/>
      <w:r w:rsidR="00E47282">
        <w:t xml:space="preserve">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D896799" w14:textId="77777777" w:rsidR="00E47282" w:rsidRDefault="00E47282" w:rsidP="00AD08AA">
      <w:r>
        <w:t>Los datos de los perfiles del CTDO (</w:t>
      </w:r>
      <w:proofErr w:type="spellStart"/>
      <w:r>
        <w:t>SeaBird</w:t>
      </w:r>
      <w:proofErr w:type="spellEnd"/>
      <w:r>
        <w:t xml:space="preserve"> 19v. Plus) y del </w:t>
      </w:r>
      <w:proofErr w:type="spellStart"/>
      <w:r>
        <w:t>CastAway</w:t>
      </w:r>
      <w:proofErr w:type="spellEnd"/>
      <w:r>
        <w:t>-CTD (</w:t>
      </w:r>
      <w:proofErr w:type="spellStart"/>
      <w:r>
        <w:t>SonTek</w:t>
      </w:r>
      <w:proofErr w:type="spellEnd"/>
      <w:r>
        <w:t xml:space="preserve">) se procesaron en el buque y se guardaron en formato CSV para su posterior análisis. La transparencia se midió in situ utilizando un disco Secchi, mientras que el buque se utilizó para las determinaciones de oxígeno disuelto (OD), salinidad y pH. Para el procedimiento de determinación de OD se utilizó un dosificador </w:t>
      </w:r>
      <w:proofErr w:type="spellStart"/>
      <w:r>
        <w:t>Metrhom</w:t>
      </w:r>
      <w:proofErr w:type="spellEnd"/>
      <w:r>
        <w:t xml:space="preserve"> modelo </w:t>
      </w:r>
      <w:proofErr w:type="spellStart"/>
      <w:r>
        <w:t>Multidosimat</w:t>
      </w:r>
      <w:proofErr w:type="spellEnd"/>
      <w:r>
        <w:t xml:space="preserve">, y un </w:t>
      </w:r>
      <w:proofErr w:type="spellStart"/>
      <w:r>
        <w:t>multiparametro</w:t>
      </w:r>
      <w:proofErr w:type="spellEnd"/>
      <w:r>
        <w:t xml:space="preserve"> </w:t>
      </w:r>
      <w:proofErr w:type="spellStart"/>
      <w:r>
        <w:t>Schott</w:t>
      </w:r>
      <w:proofErr w:type="spellEnd"/>
      <w:r>
        <w:t xml:space="preserve"> modelo </w:t>
      </w:r>
      <w:proofErr w:type="spellStart"/>
      <w:r>
        <w:t>Handylab</w:t>
      </w:r>
      <w:proofErr w:type="spellEnd"/>
      <w:r>
        <w:t xml:space="preserve">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tamaño de poro de 0,45 µm, y tomar alrededor de 450 </w:t>
      </w:r>
      <w:proofErr w:type="spellStart"/>
      <w:r>
        <w:t>mL</w:t>
      </w:r>
      <w:proofErr w:type="spellEnd"/>
      <w:r>
        <w:t xml:space="preserve"> en un frasco </w:t>
      </w:r>
      <w:proofErr w:type="spellStart"/>
      <w:r>
        <w:t>nalgene</w:t>
      </w:r>
      <w:proofErr w:type="spellEnd"/>
      <w:r>
        <w:t xml:space="preserve"> de 500</w:t>
      </w:r>
      <w:r w:rsidR="0099705D">
        <w:t xml:space="preserve"> </w:t>
      </w:r>
      <w:proofErr w:type="spellStart"/>
      <w:r w:rsidR="00F62749" w:rsidRPr="00E849EE">
        <w:t>mL</w:t>
      </w:r>
      <w:proofErr w:type="spellEnd"/>
      <w:r w:rsidR="00F62749" w:rsidRPr="00E849EE">
        <w:t xml:space="preserve"> para su preservación a -20 °C. Para el análisis de clorofila </w:t>
      </w:r>
      <w:r w:rsidR="00F62749" w:rsidRPr="00E849EE">
        <w:rPr>
          <w:i/>
        </w:rPr>
        <w:t xml:space="preserve">a </w:t>
      </w:r>
      <w:proofErr w:type="spellStart"/>
      <w:r w:rsidR="00F62749" w:rsidRPr="00E849EE">
        <w:t>se</w:t>
      </w:r>
      <w:proofErr w:type="spellEnd"/>
      <w:r w:rsidR="00F62749" w:rsidRPr="00E849EE">
        <w:t xml:space="preserve"> continuó filtrando hasta completar un volumen de 1,0 L; al filtro se le adicionaron 2 </w:t>
      </w:r>
      <w:proofErr w:type="spellStart"/>
      <w:r w:rsidR="00F62749" w:rsidRPr="00E849EE">
        <w:t>mL</w:t>
      </w:r>
      <w:proofErr w:type="spellEnd"/>
      <w:r w:rsidR="00F62749" w:rsidRPr="00E849EE">
        <w:t xml:space="preserve">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w:t>
      </w:r>
      <w:proofErr w:type="spellStart"/>
      <w:r w:rsidR="00F62749" w:rsidRPr="00E849EE">
        <w:rPr>
          <w:spacing w:val="-3"/>
          <w:lang w:val="es-ES"/>
        </w:rPr>
        <w:t>sílica</w:t>
      </w:r>
      <w:proofErr w:type="spellEnd"/>
      <w:r w:rsidR="00F62749" w:rsidRPr="00E849EE">
        <w:rPr>
          <w:spacing w:val="-3"/>
          <w:lang w:val="es-ES"/>
        </w:rPr>
        <w:t xml:space="preserve">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lastRenderedPageBreak/>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2CC74F97"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D3033D">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2F3929C1"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D3033D">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4408503A" w:rsidR="00D26E1A" w:rsidRDefault="00BA3552" w:rsidP="00AD08AA">
      <w:r>
        <w:t xml:space="preserve">Se llevaron a cabo ensayos de laboratorio para determinar los nutrientes, pH, salinidad, Solidos Suspendidos 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proofErr w:type="spellStart"/>
      <w:r>
        <w:t>Bendschneider</w:t>
      </w:r>
      <w:proofErr w:type="spellEnd"/>
      <w:r>
        <w:t xml:space="preserve">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water</w:t>
      </w:r>
      <w:proofErr w:type="spellEnd"/>
      <w:r>
        <w:t xml:space="preserve">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w:t>
      </w:r>
      <w:proofErr w:type="spellStart"/>
      <w:r>
        <w:t>Cupp</w:t>
      </w:r>
      <w:proofErr w:type="spellEnd"/>
      <w:r>
        <w:t xml:space="preserve"> (1943); </w:t>
      </w:r>
      <w:proofErr w:type="spellStart"/>
      <w:r>
        <w:t>Balech</w:t>
      </w:r>
      <w:proofErr w:type="spellEnd"/>
      <w:r>
        <w:t xml:space="preserve"> et al., (1988); </w:t>
      </w:r>
      <w:proofErr w:type="spellStart"/>
      <w:r>
        <w:t>Hasle</w:t>
      </w:r>
      <w:proofErr w:type="spellEnd"/>
      <w:r>
        <w:t xml:space="preserve"> y </w:t>
      </w:r>
      <w:proofErr w:type="spellStart"/>
      <w:r>
        <w:t>Syvertsen</w:t>
      </w:r>
      <w:proofErr w:type="spellEnd"/>
      <w:r>
        <w:t xml:space="preserve"> (1997) y Morales-Pulido y Aké-Castillo (2019). Además, se verificó el estado taxonómico de las especies, autores y sinonimia mediante la base de datos </w:t>
      </w:r>
      <w:proofErr w:type="spellStart"/>
      <w:r>
        <w:t>Algaebase</w:t>
      </w:r>
      <w:proofErr w:type="spellEnd"/>
      <w:r>
        <w:t xml:space="preserve"> (</w:t>
      </w:r>
      <w:proofErr w:type="spellStart"/>
      <w:r>
        <w:t>Guiry</w:t>
      </w:r>
      <w:proofErr w:type="spellEnd"/>
      <w:r>
        <w:t xml:space="preserve"> y </w:t>
      </w:r>
      <w:proofErr w:type="spellStart"/>
      <w:r>
        <w:t>Guiry</w:t>
      </w:r>
      <w:proofErr w:type="spellEnd"/>
      <w:r>
        <w:t>,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xml:space="preserve">. Luego, los nombres científicos de las especies fueron corroborados en </w:t>
      </w:r>
      <w:proofErr w:type="spellStart"/>
      <w:r>
        <w:t>Algaebase</w:t>
      </w:r>
      <w:proofErr w:type="spellEnd"/>
      <w:r>
        <w:t xml:space="preserve"> (</w:t>
      </w:r>
      <w:proofErr w:type="spellStart"/>
      <w:r>
        <w:t>Guiry</w:t>
      </w:r>
      <w:proofErr w:type="spellEnd"/>
      <w:r>
        <w:t xml:space="preserve"> y </w:t>
      </w:r>
      <w:proofErr w:type="spellStart"/>
      <w:r>
        <w:t>Guiry</w:t>
      </w:r>
      <w:proofErr w:type="spellEnd"/>
      <w:r>
        <w:t>, 2022). La información se depuró (limpieza de datos) con la herramienta "taxon</w:t>
      </w:r>
    </w:p>
    <w:p w14:paraId="72F40A07" w14:textId="3FF57092" w:rsidR="00D16F04" w:rsidRDefault="00D16F04" w:rsidP="00AD08AA">
      <w:r>
        <w:t>match" del registro mundial de especies marinas (</w:t>
      </w:r>
      <w:proofErr w:type="spellStart"/>
      <w:r>
        <w:t>WoRMS</w:t>
      </w:r>
      <w:proofErr w:type="spellEnd"/>
      <w:r>
        <w:t xml:space="preserve">, 2022) y el software </w:t>
      </w:r>
      <w:proofErr w:type="spellStart"/>
      <w:r>
        <w:t>OpenRefine</w:t>
      </w:r>
      <w:proofErr w:type="spellEnd"/>
      <w:r>
        <w:t xml:space="preserve"> versión 3.4.1 (</w:t>
      </w:r>
      <w:proofErr w:type="spellStart"/>
      <w:r>
        <w:t>Verborgh</w:t>
      </w:r>
      <w:proofErr w:type="spellEnd"/>
      <w:r>
        <w:t xml:space="preserve">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spellStart"/>
      <w:proofErr w:type="gramStart"/>
      <w:r w:rsidRPr="00E849EE">
        <w:t>SeaBird</w:t>
      </w:r>
      <w:proofErr w:type="spellEnd"/>
      <w:r w:rsidRPr="00E849EE">
        <w:t xml:space="preserve">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t>
      </w:r>
      <w:proofErr w:type="spellStart"/>
      <w:r w:rsidRPr="00E67393">
        <w:t>Wickham</w:t>
      </w:r>
      <w:proofErr w:type="spellEnd"/>
      <w:r w:rsidRPr="00E67393">
        <w:t>, 2016). Se evaluó la normalidad de los datos mediante la prueba de Shapiro-</w:t>
      </w:r>
      <w:proofErr w:type="spellStart"/>
      <w:r w:rsidRPr="00E67393">
        <w:t>Wilks</w:t>
      </w:r>
      <w:proofErr w:type="spellEnd"/>
      <w:r w:rsidRPr="00E67393">
        <w:t xml:space="preserve">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w:t>
      </w:r>
      <w:proofErr w:type="spellStart"/>
      <w:r w:rsidRPr="00E67393">
        <w:t>factoextra</w:t>
      </w:r>
      <w:proofErr w:type="spellEnd"/>
      <w:r w:rsidRPr="00E67393">
        <w:t>" en R (</w:t>
      </w:r>
      <w:proofErr w:type="spellStart"/>
      <w:r w:rsidRPr="00E67393">
        <w:t>Kassambara</w:t>
      </w:r>
      <w:proofErr w:type="spellEnd"/>
      <w:r w:rsidRPr="00E67393">
        <w:t xml:space="preserve"> y </w:t>
      </w:r>
      <w:proofErr w:type="spellStart"/>
      <w:r w:rsidRPr="00E67393">
        <w:t>Mundt</w:t>
      </w:r>
      <w:proofErr w:type="spellEnd"/>
      <w:r w:rsidRPr="00E67393">
        <w:t>, 2020) y se tuvieron en cuenta las categorías espaciales y temporales determinadas previamente, como Mareas, Transectos y Sectores.</w:t>
      </w:r>
      <w:r w:rsidR="006C22AF">
        <w:t xml:space="preserve"> Todos los análisis estadísticos descriptivos se llevaron a cabo con el paquete de R "</w:t>
      </w:r>
      <w:proofErr w:type="spellStart"/>
      <w:r w:rsidR="006C22AF">
        <w:t>tidyverse</w:t>
      </w:r>
      <w:proofErr w:type="spellEnd"/>
      <w:r w:rsidR="006C22AF">
        <w:t xml:space="preserve">" </w:t>
      </w:r>
      <w:r w:rsidR="006C22AF">
        <w:rPr>
          <w:rStyle w:val="intext"/>
        </w:rPr>
        <w:t xml:space="preserve">(v1.3.0; </w:t>
      </w:r>
      <w:proofErr w:type="spellStart"/>
      <w:r w:rsidR="006C22AF">
        <w:rPr>
          <w:rStyle w:val="intext"/>
        </w:rPr>
        <w:t>Wickham</w:t>
      </w:r>
      <w:proofErr w:type="spellEnd"/>
      <w:r w:rsidR="006C22AF">
        <w:rPr>
          <w:rStyle w:val="intext"/>
        </w:rPr>
        <w:t xml:space="preserve">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 xml:space="preserve">una técnica multivariada llamada Multi Response </w:t>
      </w:r>
      <w:proofErr w:type="spellStart"/>
      <w:r w:rsidR="00E239C6">
        <w:t>Permutation</w:t>
      </w:r>
      <w:proofErr w:type="spellEnd"/>
      <w:r w:rsidR="00E239C6">
        <w:t xml:space="preserve"> </w:t>
      </w:r>
      <w:proofErr w:type="spellStart"/>
      <w:r w:rsidR="00E239C6">
        <w:t>Procedure</w:t>
      </w:r>
      <w:proofErr w:type="spellEnd"/>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w:t>
      </w:r>
      <w:proofErr w:type="spellStart"/>
      <w:r w:rsidR="00BE0B8A">
        <w:t>ictioplancton</w:t>
      </w:r>
      <w:proofErr w:type="spellEnd"/>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proofErr w:type="spellStart"/>
      <w:r w:rsidR="00E040B7">
        <w:t>Jost</w:t>
      </w:r>
      <w:proofErr w:type="spellEnd"/>
      <w:r w:rsidR="006641B2">
        <w:t>,</w:t>
      </w:r>
      <w:r w:rsidR="00E040B7">
        <w:t xml:space="preserve"> 2006)</w:t>
      </w:r>
      <w:r w:rsidR="006641B2">
        <w:t xml:space="preserve"> .</w:t>
      </w:r>
    </w:p>
    <w:p w14:paraId="655BE4C5" w14:textId="77777777" w:rsidR="003573C0" w:rsidRDefault="003573C0" w:rsidP="00AD08AA"/>
    <w:p w14:paraId="7AF0459B" w14:textId="03774697" w:rsidR="009774DF" w:rsidRDefault="00E118FD" w:rsidP="00AD08AA">
      <w:pPr>
        <w:pStyle w:val="Prrafodelista"/>
        <w:numPr>
          <w:ilvl w:val="0"/>
          <w:numId w:val="4"/>
        </w:numPr>
      </w:pPr>
      <w:r>
        <w:t xml:space="preserve">Número de Hill de primer orden (q=1): Es la exponencial de la entropía de Shannon, y se define como </w:t>
      </w:r>
      <w:proofErr w:type="spellStart"/>
      <w:r>
        <w:t>exp</w:t>
      </w:r>
      <w:proofErr w:type="spellEnd"/>
      <w:r>
        <w:t xml:space="preserve">(H), donde H = - Σ (pi * </w:t>
      </w:r>
      <w:proofErr w:type="spellStart"/>
      <w:r>
        <w:t>ln</w:t>
      </w:r>
      <w:proofErr w:type="spellEnd"/>
      <w:r>
        <w:t>(pi)), donde pi es la proporción de individuos de la i-</w:t>
      </w:r>
      <w:proofErr w:type="spellStart"/>
      <w:r>
        <w:t>ésima</w:t>
      </w:r>
      <w:proofErr w:type="spellEnd"/>
      <w:r>
        <w:t xml:space="preserve"> especie. El número de Hill de primer orden se interpreta como el número efectivo de especies en una comunidad.</w:t>
      </w:r>
      <w:r w:rsidR="00A75B2C">
        <w:t xml:space="preserve"> Este índice es sensible a las especies más comunes (</w:t>
      </w:r>
      <w:proofErr w:type="spellStart"/>
      <w:r w:rsidR="00A75B2C">
        <w:t>Jost</w:t>
      </w:r>
      <w:proofErr w:type="spellEnd"/>
      <w:r w:rsidR="00A75B2C">
        <w: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w:t>
      </w:r>
      <w:proofErr w:type="spellStart"/>
      <w:r w:rsidR="00A75B2C">
        <w:t>Jost</w:t>
      </w:r>
      <w:proofErr w:type="spellEnd"/>
      <w:r w:rsidR="00A75B2C">
        <w: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proofErr w:type="spellStart"/>
      <w:r w:rsidR="00CE6374">
        <w:t>iN</w:t>
      </w:r>
      <w:r>
        <w:t>EXT</w:t>
      </w:r>
      <w:proofErr w:type="spellEnd"/>
      <w:r>
        <w:t xml:space="preserve"> (</w:t>
      </w:r>
      <w:proofErr w:type="spellStart"/>
      <w:r w:rsidR="00CE6374">
        <w:t>Hsieh</w:t>
      </w:r>
      <w:proofErr w:type="spellEnd"/>
      <w:r w:rsidR="00CE6374">
        <w:t xml:space="preserve"> et al. 2015).</w:t>
      </w:r>
      <w:r w:rsidR="003A5C27">
        <w:t xml:space="preserve"> </w:t>
      </w:r>
      <w:r w:rsidR="006D74CB">
        <w:t xml:space="preserve">El paquete </w:t>
      </w:r>
      <w:proofErr w:type="spellStart"/>
      <w:r w:rsidR="006D74CB">
        <w:t>iNEXT</w:t>
      </w:r>
      <w:proofErr w:type="spellEnd"/>
      <w:r w:rsidR="006D74CB">
        <w:t xml:space="preserve"> en R se puede utilizar para realizar una variedad de análisis relacionados con la diversidad. Algunos ejemplos de análisis que se pueden realizar con el paquete </w:t>
      </w:r>
      <w:proofErr w:type="spellStart"/>
      <w:r w:rsidR="006D74CB">
        <w:t>iNEXT</w:t>
      </w:r>
      <w:proofErr w:type="spellEnd"/>
      <w:r w:rsidR="006D74CB">
        <w:t xml:space="preserve">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w:t>
      </w:r>
      <w:proofErr w:type="spellStart"/>
      <w:r w:rsidR="006D74CB">
        <w:t>Hsieh</w:t>
      </w:r>
      <w:proofErr w:type="spellEnd"/>
      <w:r w:rsidR="006D74CB">
        <w:t xml:space="preserve"> et al. 2015).. El paquete también se puede utilizar para calcular estimaciones de diversidad </w:t>
      </w:r>
      <w:proofErr w:type="spellStart"/>
      <w:r w:rsidR="006D74CB">
        <w:t>rarefactadas</w:t>
      </w:r>
      <w:proofErr w:type="spellEnd"/>
      <w:r w:rsidR="006D74CB">
        <w:t xml:space="preserve">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w:t>
      </w:r>
      <w:proofErr w:type="spellStart"/>
      <w:r>
        <w:t>nDMS</w:t>
      </w:r>
      <w:proofErr w:type="spellEnd"/>
      <w:r>
        <w:t>) utilizando el paquete “</w:t>
      </w:r>
      <w:proofErr w:type="spellStart"/>
      <w:r>
        <w:t>vegan</w:t>
      </w:r>
      <w:proofErr w:type="spellEnd"/>
      <w:r>
        <w:t>” de R</w:t>
      </w:r>
      <w:r w:rsidR="00617535">
        <w:t xml:space="preserve"> (</w:t>
      </w:r>
      <w:proofErr w:type="spellStart"/>
      <w:r w:rsidR="0049398E">
        <w:t>Oksanen</w:t>
      </w:r>
      <w:proofErr w:type="spellEnd"/>
      <w:r w:rsidR="0049398E">
        <w:t xml:space="preserve">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w:t>
      </w:r>
      <w:proofErr w:type="spellStart"/>
      <w:r>
        <w:t>GitHUB</w:t>
      </w:r>
      <w:proofErr w:type="spellEnd"/>
      <w:r>
        <w:t xml:space="preserve">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15FCAAFD" w:rsidR="006A2ACE" w:rsidRDefault="006A2ACE" w:rsidP="006A2ACE">
      <w:pPr>
        <w:pStyle w:val="Ttulo3"/>
      </w:pPr>
      <w:r>
        <w:t xml:space="preserve">Análisis de la </w:t>
      </w:r>
      <w:r>
        <w:t>profundidad</w:t>
      </w:r>
    </w:p>
    <w:p w14:paraId="3A8DAEFF" w14:textId="77777777" w:rsidR="006A2ACE" w:rsidRDefault="006A2ACE" w:rsidP="00AD08AA"/>
    <w:p w14:paraId="4F13D0B3" w14:textId="31F5B702"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spellStart"/>
      <w:proofErr w:type="gramStart"/>
      <w:r w:rsidR="0019667A" w:rsidRPr="00E849EE">
        <w:t>SeaBird</w:t>
      </w:r>
      <w:proofErr w:type="spellEnd"/>
      <w:r w:rsidR="0019667A" w:rsidRPr="00E849EE">
        <w:t xml:space="preserve">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D3033D">
        <w:t xml:space="preserve">Figura </w:t>
      </w:r>
      <w:r w:rsidR="00D3033D">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Amarales, Guascama y </w:t>
      </w:r>
      <w:r w:rsidR="00144A7C">
        <w:rPr>
          <w:rStyle w:val="underline"/>
        </w:rPr>
        <w:t>Sanquianga</w:t>
      </w:r>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gl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w:t>
      </w:r>
      <w:proofErr w:type="spellStart"/>
      <w:r>
        <w:t>rank</w:t>
      </w:r>
      <w:proofErr w:type="spellEnd"/>
      <w:r>
        <w:t xml:space="preserve"> sum test para comparar las medianas de pares de </w:t>
      </w:r>
      <w:r w:rsidR="00D940BA">
        <w:t>los transectos</w:t>
      </w:r>
      <w:r>
        <w:t>. Los resultados indican que hay diferencias significativas en las medianas entre los grupos Guascama y Amarales (p &lt; 0.001) y entre los grupos Sanquianga y Amarales (p &lt; 0.001), pero no hay diferencias significativas entre los grupos Guascama y Sanquianga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gl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r w:rsidR="000F79E3">
        <w:t>Amarales</w:t>
      </w:r>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gl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r>
        <w:t xml:space="preserve">Sanquianga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gl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r w:rsidR="007208A3" w:rsidRPr="007208A3">
        <w:t xml:space="preserve">Amarales </w:t>
      </w:r>
      <w:r>
        <w:t xml:space="preserve">y el </w:t>
      </w:r>
      <w:r w:rsidR="00F206BD">
        <w:t xml:space="preserve">transecto </w:t>
      </w:r>
      <w:r>
        <w:t>Sanquianga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40459187"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D3033D">
        <w:t xml:space="preserve">Figura </w:t>
      </w:r>
      <w:r w:rsidR="00D3033D">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D3033D">
        <w:t xml:space="preserve">Figura </w:t>
      </w:r>
      <w:r w:rsidR="00D3033D">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3565B8F0" w:rsidR="0002274C" w:rsidRDefault="009C65E0" w:rsidP="00AD08AA">
      <w:r>
        <w:t xml:space="preserve">En la </w:t>
      </w:r>
      <w:r>
        <w:fldChar w:fldCharType="begin"/>
      </w:r>
      <w:r>
        <w:instrText xml:space="preserve"> REF _Ref132884594 \h </w:instrText>
      </w:r>
      <w:r>
        <w:fldChar w:fldCharType="separate"/>
      </w:r>
      <w:r w:rsidR="00D3033D">
        <w:t xml:space="preserve">Figura </w:t>
      </w:r>
      <w:r w:rsidR="00D3033D">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68397C4E"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D3033D">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mg</w:t>
      </w:r>
      <w:r w:rsidR="002962F7">
        <w:t>.L</w:t>
      </w:r>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r w:rsidR="00E97F62">
        <w:t xml:space="preserve">Amarales, Guascama y Sanquianga de la </w:t>
      </w:r>
      <w:r w:rsidR="00E97F62" w:rsidRPr="00E849EE">
        <w:t>subregión Sanquianga-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314AAA9D"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D3033D">
        <w:rPr>
          <w:noProof/>
        </w:rPr>
        <w:t>4</w:t>
      </w:r>
      <w:r w:rsidR="005B2713">
        <w:rPr>
          <w:noProof/>
        </w:rPr>
        <w:fldChar w:fldCharType="end"/>
      </w:r>
      <w:r w:rsidRPr="004A0D8E">
        <w:t>.</w:t>
      </w:r>
      <w:r w:rsidR="00F635C2">
        <w:t xml:space="preserve"> Diagramas de cajas de los datos de las variables de temperatura (°C), salinidad (PSU), oxígeno disuelto (mg.L</w:t>
      </w:r>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subregión Sanquianga-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5870BD3D"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D3033D">
        <w:rPr>
          <w:noProof/>
        </w:rPr>
        <w:t>5</w:t>
      </w:r>
      <w:r w:rsidR="005B2713">
        <w:rPr>
          <w:noProof/>
        </w:rPr>
        <w:fldChar w:fldCharType="end"/>
      </w:r>
      <w:bookmarkEnd w:id="15"/>
      <w:r>
        <w:t>.</w:t>
      </w:r>
      <w:r w:rsidRPr="00857A87">
        <w:t xml:space="preserve"> </w:t>
      </w:r>
      <w:r>
        <w:t>Diagramas de cajas de los datos de las variables de temperatura (°C), salinidad (PSU), oxígeno disuelto (mg.L</w:t>
      </w:r>
      <w:r>
        <w:rPr>
          <w:vertAlign w:val="superscript"/>
        </w:rPr>
        <w:t>-1</w:t>
      </w:r>
      <w:r>
        <w:t>) y densidad del agua (kg.m</w:t>
      </w:r>
      <w:r>
        <w:rPr>
          <w:vertAlign w:val="superscript"/>
        </w:rPr>
        <w:t>-3</w:t>
      </w:r>
      <w:r>
        <w:t xml:space="preserve">) mostrando la comparación entre la marea alta y la marea baja de la </w:t>
      </w:r>
      <w:r w:rsidRPr="00E849EE">
        <w:t>subregión Sanquianga-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0A393CAB"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D3033D">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mg.L</w:t>
      </w:r>
      <w:r w:rsidR="00EC420F">
        <w:rPr>
          <w:vertAlign w:val="superscript"/>
        </w:rPr>
        <w:t>-1</w:t>
      </w:r>
      <w:r w:rsidR="00EC420F">
        <w:t>) y densidad del agua (kg.m</w:t>
      </w:r>
      <w:r w:rsidR="00EC420F">
        <w:rPr>
          <w:vertAlign w:val="superscript"/>
        </w:rPr>
        <w:t>-3</w:t>
      </w:r>
      <w:r w:rsidR="00EC420F">
        <w:t>).</w:t>
      </w:r>
    </w:p>
    <w:p w14:paraId="0AA2B80B" w14:textId="1D2482CB" w:rsidR="00C039C9" w:rsidRDefault="00C039C9">
      <w:pPr>
        <w:spacing w:before="0" w:after="0"/>
        <w:contextualSpacing w:val="0"/>
        <w:jc w:val="left"/>
      </w:pPr>
      <w:r>
        <w:br w:type="page"/>
      </w:r>
    </w:p>
    <w:p w14:paraId="5AB75C63" w14:textId="75C8B228" w:rsidR="006A2ACE" w:rsidRDefault="006A2ACE" w:rsidP="006A2ACE">
      <w:pPr>
        <w:pStyle w:val="Ttulo3"/>
      </w:pPr>
      <w:r>
        <w:lastRenderedPageBreak/>
        <w:t>Análisis de la superficie</w:t>
      </w:r>
    </w:p>
    <w:p w14:paraId="4C28EA3E" w14:textId="1B951041" w:rsidR="006A2ACE" w:rsidRDefault="006A2ACE" w:rsidP="00AD08AA"/>
    <w:p w14:paraId="51D2B5CB" w14:textId="43C5A4B5" w:rsidR="006A2ACE" w:rsidRDefault="006A2ACE" w:rsidP="00AD08AA">
      <w:r w:rsidRPr="006A2ACE">
        <w:t xml:space="preserve">Durante el período de tiempo de la toma de muestras, se detectaron diferencias significativas </w:t>
      </w:r>
      <w:r>
        <w:t xml:space="preserve">para la variables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w:t>
      </w:r>
      <w:proofErr w:type="gramStart"/>
      <w:r w:rsidR="009D7985">
        <w:t xml:space="preserve">y </w:t>
      </w:r>
      <w:r w:rsidRPr="006A2ACE">
        <w:t xml:space="preserve"> para</w:t>
      </w:r>
      <w:proofErr w:type="gramEnd"/>
      <w:r w:rsidRPr="006A2ACE">
        <w:t xml:space="preserve">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A4CEBB6" w14:textId="700C7FD3" w:rsidR="006A2ACE" w:rsidRDefault="002A34D6" w:rsidP="00AD08AA">
      <w:r>
        <w:t xml:space="preserve">Los nitritos en marea alta presentaron un mínimo de concentración de 0.05 </w:t>
      </w:r>
      <w:r>
        <w:t>μM,</w:t>
      </w:r>
      <w:r>
        <w:t xml:space="preserve"> una mediana de 0.1 </w:t>
      </w:r>
      <w:r>
        <w:t>μM</w:t>
      </w:r>
      <w:r>
        <w:t xml:space="preserve"> y un máximo de concentración de 0.77 </w:t>
      </w:r>
      <w:r>
        <w:t>μM</w:t>
      </w:r>
      <w:r>
        <w:t xml:space="preserve">. Para la marea baja, el </w:t>
      </w:r>
      <w:r>
        <w:t xml:space="preserve">mínimo de concentración </w:t>
      </w:r>
      <w:r>
        <w:t>fue de 0.24</w:t>
      </w:r>
      <w:r>
        <w:t xml:space="preserve"> μM, una mediana de 0.</w:t>
      </w:r>
      <w:r>
        <w:t>35</w:t>
      </w:r>
      <w:r>
        <w:t xml:space="preserve"> μM y un máximo de concentración de 0.</w:t>
      </w:r>
      <w:r>
        <w:t>92</w:t>
      </w:r>
      <w:r>
        <w:t xml:space="preserve"> μ</w:t>
      </w:r>
      <w:proofErr w:type="gramStart"/>
      <w:r>
        <w:t>M</w:t>
      </w:r>
      <w:r>
        <w:t xml:space="preserve"> </w:t>
      </w:r>
      <w:r>
        <w:t xml:space="preserve"> (</w:t>
      </w:r>
      <w:proofErr w:type="gramEnd"/>
      <w:r>
        <w:fldChar w:fldCharType="begin"/>
      </w:r>
      <w:r>
        <w:instrText xml:space="preserve"> REF _Ref134695665 \h </w:instrText>
      </w:r>
      <w:r>
        <w:fldChar w:fldCharType="separate"/>
      </w:r>
      <w:r>
        <w:t xml:space="preserve">Figura </w:t>
      </w:r>
      <w:r>
        <w:rPr>
          <w:noProof/>
        </w:rPr>
        <w:t>7</w:t>
      </w:r>
      <w:r>
        <w:fldChar w:fldCharType="end"/>
      </w:r>
      <w:r>
        <w:t>).</w:t>
      </w:r>
    </w:p>
    <w:p w14:paraId="659248D6" w14:textId="2E64F145" w:rsidR="0084107D" w:rsidRDefault="00427AC5" w:rsidP="00AD08AA">
      <w:r>
        <w:t>Los nitritos tendieron a presentar una mayor concentración en la bocana Amarales en marea baja seguida de la bocana Sanquianga también en marea baja (</w:t>
      </w:r>
      <w:r>
        <w:fldChar w:fldCharType="begin"/>
      </w:r>
      <w:r>
        <w:instrText xml:space="preserve"> REF _Ref134695665 \h </w:instrText>
      </w:r>
      <w:r>
        <w:fldChar w:fldCharType="separate"/>
      </w:r>
      <w:r>
        <w:t xml:space="preserve">Figura </w:t>
      </w:r>
      <w:r>
        <w:rPr>
          <w:noProof/>
        </w:rPr>
        <w:t>7</w:t>
      </w:r>
      <w:r>
        <w:fldChar w:fldCharType="end"/>
      </w:r>
      <w:r>
        <w:t>).</w:t>
      </w:r>
      <w:r w:rsidR="0084107D">
        <w:t xml:space="preserve"> </w:t>
      </w:r>
    </w:p>
    <w:p w14:paraId="204FBF27" w14:textId="77777777" w:rsidR="0084107D" w:rsidRDefault="0084107D" w:rsidP="00AD08AA"/>
    <w:p w14:paraId="67606392" w14:textId="38012E08" w:rsidR="00FA334F" w:rsidRDefault="00427AC5" w:rsidP="00AD08AA">
      <w:r>
        <w:t xml:space="preserve"> </w:t>
      </w:r>
      <w:r w:rsidR="00FA334F">
        <w:t xml:space="preserve">No se encontraron diferencias significativas entre los transectos </w:t>
      </w:r>
      <w:r w:rsidR="009D7985">
        <w:t>(</w:t>
      </w:r>
      <w:r w:rsidR="00280998" w:rsidRPr="00280998">
        <w:t>Kruskal-Wallis</w:t>
      </w:r>
      <w:r w:rsidR="009D7985">
        <w:t xml:space="preserve">: </w:t>
      </w:r>
      <w:r w:rsidR="009D7985">
        <w:t>χ² = 2</w:t>
      </w:r>
      <w:r w:rsidR="009D7985">
        <w:t>5.7</w:t>
      </w:r>
      <w:r w:rsidR="009D7985">
        <w:t>, gl = 26, p = 0.</w:t>
      </w:r>
      <w:r w:rsidR="009D7985">
        <w:t>47</w:t>
      </w:r>
      <w:r w:rsidR="009D7985">
        <w:t>)</w:t>
      </w:r>
      <w:r w:rsidR="009D7985">
        <w:t xml:space="preserve">, pero si entre las mareas </w:t>
      </w:r>
      <w:r w:rsidR="009D7985">
        <w:t xml:space="preserve">(w = </w:t>
      </w:r>
      <w:r w:rsidR="009D7985">
        <w:t>67</w:t>
      </w:r>
      <w:r w:rsidR="009D7985">
        <w:t>, p &lt; 0.05)</w:t>
      </w:r>
      <w:r w:rsidR="009D7985">
        <w:t xml:space="preserve"> y los sectores </w:t>
      </w:r>
      <w:r w:rsidR="009D7985">
        <w:t>(</w:t>
      </w:r>
      <w:r w:rsidR="009D7985">
        <w:t>w</w:t>
      </w:r>
      <w:r w:rsidR="009D7985">
        <w:t xml:space="preserve"> = </w:t>
      </w:r>
      <w:r w:rsidR="009D7985">
        <w:t>239</w:t>
      </w:r>
      <w:r w:rsidR="009D7985">
        <w:t xml:space="preserve">, p </w:t>
      </w:r>
      <w:r w:rsidR="009D7985">
        <w:t xml:space="preserve">&lt; </w:t>
      </w:r>
      <w:r w:rsidR="009D7985">
        <w:t>0.</w:t>
      </w:r>
      <w:r w:rsidR="009D7985">
        <w:t>05</w:t>
      </w:r>
      <w:r w:rsidR="009D7985">
        <w:t>)</w:t>
      </w:r>
      <w:r w:rsidR="00F0432C">
        <w:t xml:space="preserve"> </w:t>
      </w:r>
      <w:r w:rsidR="00F0432C">
        <w:t>(</w:t>
      </w:r>
      <w:r w:rsidR="00F0432C">
        <w:fldChar w:fldCharType="begin"/>
      </w:r>
      <w:r w:rsidR="00F0432C">
        <w:instrText xml:space="preserve"> REF _Ref134695665 \h </w:instrText>
      </w:r>
      <w:r w:rsidR="00F0432C">
        <w:fldChar w:fldCharType="separate"/>
      </w:r>
      <w:r w:rsidR="00F0432C">
        <w:t xml:space="preserve">Figura </w:t>
      </w:r>
      <w:r w:rsidR="00F0432C">
        <w:rPr>
          <w:noProof/>
        </w:rPr>
        <w:t>7</w:t>
      </w:r>
      <w:r w:rsidR="00F0432C">
        <w:fldChar w:fldCharType="end"/>
      </w:r>
      <w:r w:rsidR="00F0432C">
        <w:t>).</w:t>
      </w:r>
    </w:p>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2A4A911B" w:rsidR="009B2AD1" w:rsidRDefault="009B2AD1" w:rsidP="00AD08AA">
      <w:pPr>
        <w:pStyle w:val="Descripcin"/>
      </w:pPr>
      <w:bookmarkStart w:id="17" w:name="_Ref134695665"/>
      <w:r>
        <w:lastRenderedPageBreak/>
        <w:t xml:space="preserve">Figura </w:t>
      </w:r>
      <w:r w:rsidR="005B2713">
        <w:fldChar w:fldCharType="begin"/>
      </w:r>
      <w:r w:rsidR="005B2713">
        <w:instrText xml:space="preserve"> SEQ Figura \* ARABIC </w:instrText>
      </w:r>
      <w:r w:rsidR="005B2713">
        <w:fldChar w:fldCharType="separate"/>
      </w:r>
      <w:r w:rsidR="00427AC5">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Sanquianga.</w:t>
      </w:r>
    </w:p>
    <w:p w14:paraId="09AD779A" w14:textId="5ED20AA9" w:rsidR="00C039C9" w:rsidRDefault="00C039C9" w:rsidP="00C039C9"/>
    <w:p w14:paraId="2157AFA5" w14:textId="77777777" w:rsidR="00C039C9" w:rsidRDefault="00C039C9" w:rsidP="00C039C9">
      <w:r>
        <w:t>Los nitratos en marea alta presentaron un mínimo de concentración de 0.27 μM, una mediana de 0.7 μM y un máximo de concentración de 2.28 μM. Para la marea baja, el mínimo de concentración fue de 0.19 μM, una mediana de 1.22 μM y un máximo de concentración de 4.3 μM. Estos tendieron a presentar una mayor concentración en marea baja en la bocana Amarales y Sanquianga con una leve diferencia para la marea alta (</w:t>
      </w:r>
      <w:r>
        <w:fldChar w:fldCharType="begin"/>
      </w:r>
      <w:r>
        <w:instrText xml:space="preserve"> REF _Ref134708686 \h </w:instrText>
      </w:r>
      <w:r>
        <w:fldChar w:fldCharType="separate"/>
      </w:r>
      <w:r>
        <w:t xml:space="preserve">Figura </w:t>
      </w:r>
      <w:r>
        <w:rPr>
          <w:noProof/>
        </w:rPr>
        <w:t>8</w:t>
      </w:r>
      <w:r>
        <w:fldChar w:fldCharType="end"/>
      </w:r>
      <w:r>
        <w:t>). No se encontraron diferencias significativas entre los transectos (</w:t>
      </w:r>
      <w:r w:rsidRPr="00280998">
        <w:t>Kruskal-Wallis</w:t>
      </w:r>
      <w:r>
        <w:t>: χ² = 28, gl = 30, p = 0.5), pero si entre las mareas (w = 96, p &lt; 0.05) y los sectores (w = 232, p &lt; 0.05) (</w:t>
      </w:r>
      <w:r>
        <w:fldChar w:fldCharType="begin"/>
      </w:r>
      <w:r>
        <w:instrText xml:space="preserve"> REF _Ref134695665 \h </w:instrText>
      </w:r>
      <w:r>
        <w:fldChar w:fldCharType="separate"/>
      </w:r>
      <w:r>
        <w:t xml:space="preserve">Figura </w:t>
      </w:r>
      <w:r>
        <w:rPr>
          <w:noProof/>
        </w:rPr>
        <w:t>7</w:t>
      </w:r>
      <w:r>
        <w:fldChar w:fldCharType="end"/>
      </w:r>
      <w:r>
        <w:t>).</w:t>
      </w:r>
    </w:p>
    <w:p w14:paraId="3BFA1E04" w14:textId="77777777" w:rsidR="00C039C9" w:rsidRDefault="00C039C9" w:rsidP="00C039C9"/>
    <w:p w14:paraId="055E4777" w14:textId="77777777" w:rsidR="00C039C9" w:rsidRDefault="00C039C9" w:rsidP="00C039C9">
      <w:r>
        <w:t>Los fosfatos en marea alta presentaron un mínimo de concentración de 0.06 μM, una mediana de 0.19 μM y un máximo de concentración de 0.42 μM. Para la marea baja, el mínimo de concentración fue de 0.06 μM, una mediana de 0.32 μM y un máximo de concentración de 0.91 μM. Espacialmente la mayor concentración se encontró en la bocana Sanquianga durante la marea baja (</w:t>
      </w:r>
      <w:r>
        <w:fldChar w:fldCharType="begin"/>
      </w:r>
      <w:r>
        <w:instrText xml:space="preserve"> REF _Ref134708686 \h </w:instrText>
      </w:r>
      <w:r>
        <w:fldChar w:fldCharType="separate"/>
      </w:r>
      <w:r>
        <w:t xml:space="preserve">Figura </w:t>
      </w:r>
      <w:r>
        <w:rPr>
          <w:noProof/>
        </w:rPr>
        <w:t>8</w:t>
      </w:r>
      <w:r>
        <w:fldChar w:fldCharType="end"/>
      </w:r>
      <w:r>
        <w:t>). No se encontraron diferencias significativas entre los transectos (</w:t>
      </w:r>
      <w:r w:rsidRPr="00280998">
        <w:t>Kruskal-Wallis</w:t>
      </w:r>
      <w:r>
        <w:t>: χ² = 28.19, gl = 30, p = 0.5) y las mareas (w = 11, p = 0.1), pero si para sectores (w = 232, p &lt; 0.05) (</w:t>
      </w:r>
      <w:r>
        <w:fldChar w:fldCharType="begin"/>
      </w:r>
      <w:r>
        <w:instrText xml:space="preserve"> REF _Ref134695665 \h </w:instrText>
      </w:r>
      <w:r>
        <w:fldChar w:fldCharType="separate"/>
      </w:r>
      <w:r>
        <w:t xml:space="preserve">Figura </w:t>
      </w:r>
      <w:r>
        <w:rPr>
          <w:noProof/>
        </w:rPr>
        <w:t>7</w:t>
      </w:r>
      <w:r>
        <w:fldChar w:fldCharType="end"/>
      </w:r>
      <w:r>
        <w:t>).</w:t>
      </w:r>
    </w:p>
    <w:p w14:paraId="0CE842B3" w14:textId="77777777" w:rsidR="00C039C9" w:rsidRDefault="00C039C9" w:rsidP="00C039C9"/>
    <w:p w14:paraId="455395C8" w14:textId="77777777" w:rsidR="00C039C9" w:rsidRDefault="00C039C9" w:rsidP="00C039C9">
      <w:r>
        <w:t>Los silicatos presentaron la mayor concentración durante la marea baja en la bocana Guascama durante la marea baja con un valor de 78.47 μM con una mediana de 27.64 μM y una mínima concentración de 6.86 μM. En marea alta se registró una mediana de 11.49 μM, un mínimo de 3.51 μM y un máximo de 44.44 μM. No se encontraron diferencias significativas entre los transectos (</w:t>
      </w:r>
      <w:r w:rsidRPr="00280998">
        <w:t>Kruskal-Wallis</w:t>
      </w:r>
      <w:r>
        <w:t>: χ² = 35, gl = 35, p = 0.47), pero si entre las mareas (w = 55, p &lt; 0.01) y los sectores (w = 223, p &lt; 0.05) (</w:t>
      </w:r>
      <w:r>
        <w:fldChar w:fldCharType="begin"/>
      </w:r>
      <w:r>
        <w:instrText xml:space="preserve"> REF _Ref134695665 \h </w:instrText>
      </w:r>
      <w:r>
        <w:fldChar w:fldCharType="separate"/>
      </w:r>
      <w:r>
        <w:t xml:space="preserve">Figura </w:t>
      </w:r>
      <w:r>
        <w:rPr>
          <w:noProof/>
        </w:rPr>
        <w:t>7</w:t>
      </w:r>
      <w:r>
        <w:fldChar w:fldCharType="end"/>
      </w:r>
      <w:r>
        <w:t>).</w:t>
      </w:r>
    </w:p>
    <w:p w14:paraId="016C1A70" w14:textId="77777777" w:rsidR="00FA334F" w:rsidRDefault="00FA334F" w:rsidP="00FA334F">
      <w:pPr>
        <w:pStyle w:val="Descripcin"/>
        <w:jc w:val="center"/>
      </w:pPr>
      <w:r>
        <w:rPr>
          <w:noProof/>
        </w:rPr>
        <w:lastRenderedPageBreak/>
        <w:drawing>
          <wp:inline distT="0" distB="0" distL="0" distR="0" wp14:anchorId="76AE779D" wp14:editId="1E2FB6AA">
            <wp:extent cx="4649849" cy="7972425"/>
            <wp:effectExtent l="0" t="0" r="0" b="0"/>
            <wp:docPr id="602277258" name="Imagen 29" descr="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77258" name="Imagen 29" descr="Diagrama, Gráfico de cajas y bigotes&#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53543" cy="7978759"/>
                    </a:xfrm>
                    <a:prstGeom prst="rect">
                      <a:avLst/>
                    </a:prstGeom>
                    <a:noFill/>
                    <a:ln>
                      <a:noFill/>
                    </a:ln>
                  </pic:spPr>
                </pic:pic>
              </a:graphicData>
            </a:graphic>
          </wp:inline>
        </w:drawing>
      </w:r>
    </w:p>
    <w:p w14:paraId="2B3EEB3E" w14:textId="77777777" w:rsidR="00FA334F" w:rsidRDefault="00FA334F" w:rsidP="00FA334F">
      <w:pPr>
        <w:pStyle w:val="Descripcin"/>
      </w:pPr>
    </w:p>
    <w:p w14:paraId="27D377FA" w14:textId="1C07B68A" w:rsidR="00FA334F" w:rsidRDefault="00FA334F" w:rsidP="00FA334F">
      <w:pPr>
        <w:pStyle w:val="Descripcin"/>
      </w:pPr>
      <w:bookmarkStart w:id="18" w:name="_Ref134708686"/>
      <w:r>
        <w:t xml:space="preserve">Figura </w:t>
      </w:r>
      <w:r>
        <w:fldChar w:fldCharType="begin"/>
      </w:r>
      <w:r>
        <w:instrText xml:space="preserve"> SEQ Figura \* ARABIC </w:instrText>
      </w:r>
      <w:r>
        <w:fldChar w:fldCharType="separate"/>
      </w:r>
      <w:r>
        <w:rPr>
          <w:noProof/>
        </w:rPr>
        <w:t>8</w:t>
      </w:r>
      <w:r>
        <w:rPr>
          <w:noProof/>
        </w:rPr>
        <w:fldChar w:fldCharType="end"/>
      </w:r>
      <w:bookmarkEnd w:id="18"/>
      <w:r>
        <w:t>.</w:t>
      </w:r>
      <w:r w:rsidR="00F31225">
        <w:t xml:space="preserve"> </w:t>
      </w:r>
      <w:r w:rsidR="00F31225">
        <w:t xml:space="preserve">Mapas de la concentración de </w:t>
      </w:r>
      <w:r w:rsidR="00C039C9">
        <w:t>nitritos, nitratos</w:t>
      </w:r>
      <w:r w:rsidR="00F31225">
        <w:t xml:space="preserve">, fosfatos y silicatos </w:t>
      </w:r>
      <w:r w:rsidR="00F31225">
        <w:t>en el área de estudio durante la marea alta y la marea baja.</w:t>
      </w:r>
    </w:p>
    <w:p w14:paraId="5EFBEAD0" w14:textId="77777777" w:rsidR="00FA334F" w:rsidRPr="00FA334F" w:rsidRDefault="00FA334F" w:rsidP="00FA334F"/>
    <w:p w14:paraId="3ACB8A9E" w14:textId="2953B19F" w:rsidR="004414D8" w:rsidRDefault="004414D8">
      <w:pPr>
        <w:spacing w:before="0" w:after="0"/>
        <w:contextualSpacing w:val="0"/>
        <w:jc w:val="left"/>
      </w:pPr>
      <w:r>
        <w:br w:type="page"/>
      </w:r>
    </w:p>
    <w:p w14:paraId="0815AB73" w14:textId="7CFDC363" w:rsidR="00983890" w:rsidRDefault="00860BC9" w:rsidP="00983890">
      <w:r>
        <w:lastRenderedPageBreak/>
        <w:t xml:space="preserve">El pH mas básico registrado se dio tanto en marea alta como en marea baja con una mediana similar de 8.2. El valor más ácido registrado fue de 7.8. </w:t>
      </w:r>
      <w:r w:rsidR="00983890">
        <w:t>No se encontraron diferencias significativas entre los transectos (</w:t>
      </w:r>
      <w:r w:rsidR="00983890" w:rsidRPr="00280998">
        <w:t>Kruskal-Wallis</w:t>
      </w:r>
      <w:r w:rsidR="00983890">
        <w:t>: χ² = 35, gl = 35, p = 0.47)</w:t>
      </w:r>
      <w:r w:rsidR="00983890">
        <w:t xml:space="preserve">, pero al examinar la prueba de </w:t>
      </w:r>
      <w:proofErr w:type="spellStart"/>
      <w:r w:rsidR="00FA5279" w:rsidRPr="00FA5279">
        <w:rPr>
          <w:i/>
          <w:iCs/>
        </w:rPr>
        <w:t>posthoc</w:t>
      </w:r>
      <w:proofErr w:type="spellEnd"/>
      <w:r w:rsidR="00FA5279">
        <w:t xml:space="preserve"> se encontraron diferencias entre la bocana de Sanquianga y la bocana de Amarales. No se encontraron diferencias significativas entre las mareas </w:t>
      </w:r>
      <w:r w:rsidR="00FA5279">
        <w:t xml:space="preserve">(w = </w:t>
      </w:r>
      <w:r w:rsidR="00FA5279">
        <w:t>207</w:t>
      </w:r>
      <w:r w:rsidR="00FA5279">
        <w:t xml:space="preserve">, p </w:t>
      </w:r>
      <w:r w:rsidR="00FA5279">
        <w:t>=</w:t>
      </w:r>
      <w:r w:rsidR="00FA5279">
        <w:t xml:space="preserve"> 0.</w:t>
      </w:r>
      <w:r w:rsidR="00FA5279">
        <w:t>15</w:t>
      </w:r>
      <w:r w:rsidR="004E5025">
        <w:t>) pero</w:t>
      </w:r>
      <w:r w:rsidR="00983890">
        <w:t xml:space="preserve"> si </w:t>
      </w:r>
      <w:r w:rsidR="004E5025">
        <w:t>entre los</w:t>
      </w:r>
      <w:r w:rsidR="00983890">
        <w:t xml:space="preserve"> sectores (w = </w:t>
      </w:r>
      <w:r w:rsidR="00FA5279">
        <w:t>32</w:t>
      </w:r>
      <w:r w:rsidR="00983890">
        <w:t>, p &lt;</w:t>
      </w:r>
      <w:r w:rsidR="00FA5279">
        <w:t>&lt;</w:t>
      </w:r>
      <w:r w:rsidR="00983890">
        <w:t xml:space="preserve"> 0.05) (</w:t>
      </w:r>
      <w:r w:rsidR="00FA5279">
        <w:fldChar w:fldCharType="begin"/>
      </w:r>
      <w:r w:rsidR="00FA5279">
        <w:instrText xml:space="preserve"> REF _Ref134713680 \h </w:instrText>
      </w:r>
      <w:r w:rsidR="00FA5279">
        <w:fldChar w:fldCharType="separate"/>
      </w:r>
      <w:r w:rsidR="00FA5279">
        <w:t xml:space="preserve">Figura </w:t>
      </w:r>
      <w:r w:rsidR="00FA5279">
        <w:rPr>
          <w:noProof/>
        </w:rPr>
        <w:t>9</w:t>
      </w:r>
      <w:r w:rsidR="00FA5279">
        <w:fldChar w:fldCharType="end"/>
      </w:r>
      <w:r w:rsidR="00FA5279">
        <w:t xml:space="preserve">). La mayor concentración de oxígeno disuelto se encontró </w:t>
      </w:r>
      <w:r w:rsidR="00E61199">
        <w:t>en marea alta en el sector oceánico</w:t>
      </w:r>
      <w:r w:rsidR="004E5025">
        <w:t xml:space="preserve"> con un valor de 8.06 </w:t>
      </w:r>
      <w:proofErr w:type="gramStart"/>
      <w:r w:rsidR="004E5025">
        <w:t>mg.L</w:t>
      </w:r>
      <w:proofErr w:type="gramEnd"/>
      <w:r w:rsidR="004E5025" w:rsidRPr="004E5025">
        <w:rPr>
          <w:vertAlign w:val="superscript"/>
        </w:rPr>
        <w:t>-1</w:t>
      </w:r>
      <w:r w:rsidR="00E61199">
        <w:t xml:space="preserve"> y </w:t>
      </w:r>
      <w:r w:rsidR="004E5025">
        <w:t>se presentó</w:t>
      </w:r>
      <w:r w:rsidR="00E61199">
        <w:t xml:space="preserve"> una tendencia a disminuir esta concentración hacia las bocanas</w:t>
      </w:r>
      <w:r w:rsidR="004E5025">
        <w:t xml:space="preserve"> (</w:t>
      </w:r>
      <w:r w:rsidR="004E5025">
        <w:fldChar w:fldCharType="begin"/>
      </w:r>
      <w:r w:rsidR="004E5025">
        <w:instrText xml:space="preserve"> REF _Ref134713680 \h </w:instrText>
      </w:r>
      <w:r w:rsidR="004E5025">
        <w:fldChar w:fldCharType="separate"/>
      </w:r>
      <w:r w:rsidR="004E5025">
        <w:t xml:space="preserve">Figura </w:t>
      </w:r>
      <w:r w:rsidR="004E5025">
        <w:rPr>
          <w:noProof/>
        </w:rPr>
        <w:t>9</w:t>
      </w:r>
      <w:r w:rsidR="004E5025">
        <w:fldChar w:fldCharType="end"/>
      </w:r>
      <w:r w:rsidR="004E5025">
        <w:t>)</w:t>
      </w:r>
      <w:r w:rsidR="004E5025">
        <w:t xml:space="preserve">, alcanzando concentraciones de 6.08 </w:t>
      </w:r>
      <w:r w:rsidR="004E5025">
        <w:t>mg.L</w:t>
      </w:r>
      <w:r w:rsidR="004E5025" w:rsidRPr="004E5025">
        <w:rPr>
          <w:vertAlign w:val="superscript"/>
        </w:rPr>
        <w:t>-1</w:t>
      </w:r>
      <w:r w:rsidR="004E5025">
        <w:rPr>
          <w:vertAlign w:val="superscript"/>
        </w:rPr>
        <w:t xml:space="preserve"> </w:t>
      </w:r>
      <w:r w:rsidR="004E5025">
        <w:t xml:space="preserve">en marea baja y 6.79 </w:t>
      </w:r>
      <w:r w:rsidR="004E5025">
        <w:t>mg.L</w:t>
      </w:r>
      <w:r w:rsidR="004E5025" w:rsidRPr="004E5025">
        <w:rPr>
          <w:vertAlign w:val="superscript"/>
        </w:rPr>
        <w:t>-1</w:t>
      </w:r>
      <w:r w:rsidR="004E5025">
        <w:t xml:space="preserve"> </w:t>
      </w:r>
      <w:r w:rsidR="004E5025">
        <w:t xml:space="preserve"> en marea alta. </w:t>
      </w:r>
      <w:r w:rsidR="006246AB">
        <w:t xml:space="preserve">La mediana para la marea alta fue de 7.2 </w:t>
      </w:r>
      <w:proofErr w:type="gramStart"/>
      <w:r w:rsidR="006246AB">
        <w:t>mg.L</w:t>
      </w:r>
      <w:proofErr w:type="gramEnd"/>
      <w:r w:rsidR="006246AB" w:rsidRPr="004E5025">
        <w:rPr>
          <w:vertAlign w:val="superscript"/>
        </w:rPr>
        <w:t>-1</w:t>
      </w:r>
      <w:r w:rsidR="006246AB">
        <w:rPr>
          <w:vertAlign w:val="superscript"/>
        </w:rPr>
        <w:t xml:space="preserve"> </w:t>
      </w:r>
      <w:r w:rsidR="006246AB">
        <w:t xml:space="preserve">y para marea baja fue de 6.435 </w:t>
      </w:r>
      <w:r w:rsidR="006246AB">
        <w:t>mg.L</w:t>
      </w:r>
      <w:r w:rsidR="006246AB" w:rsidRPr="004E5025">
        <w:rPr>
          <w:vertAlign w:val="superscript"/>
        </w:rPr>
        <w:t>-1</w:t>
      </w:r>
      <w:r w:rsidR="006246AB">
        <w:t xml:space="preserve">. No se encontraron diferencias significativas </w:t>
      </w:r>
      <w:r w:rsidR="006246AB">
        <w:t>(</w:t>
      </w:r>
      <w:r w:rsidR="006246AB" w:rsidRPr="00280998">
        <w:t>Kruskal-Wallis</w:t>
      </w:r>
      <w:r w:rsidR="006246AB">
        <w:t xml:space="preserve">: χ² = </w:t>
      </w:r>
      <w:r w:rsidR="006246AB">
        <w:t>26</w:t>
      </w:r>
      <w:r w:rsidR="006246AB">
        <w:t>, gl = 3</w:t>
      </w:r>
      <w:r w:rsidR="006246AB">
        <w:t>2</w:t>
      </w:r>
      <w:r w:rsidR="006246AB">
        <w:t>, p = 0.7</w:t>
      </w:r>
      <w:r w:rsidR="006246AB">
        <w:t>5</w:t>
      </w:r>
      <w:r w:rsidR="006246AB">
        <w:t>)</w:t>
      </w:r>
      <w:r w:rsidR="006246AB">
        <w:t xml:space="preserve">, para las mareas </w:t>
      </w:r>
      <w:r w:rsidR="006246AB">
        <w:t xml:space="preserve">(w = </w:t>
      </w:r>
      <w:r w:rsidR="006246AB">
        <w:t>52</w:t>
      </w:r>
      <w:r w:rsidR="006246AB">
        <w:t xml:space="preserve">, p </w:t>
      </w:r>
      <w:r w:rsidR="006246AB">
        <w:t>&lt; 0.01</w:t>
      </w:r>
      <w:r w:rsidR="006246AB">
        <w:t>)</w:t>
      </w:r>
      <w:r w:rsidR="006246AB">
        <w:t xml:space="preserve"> y los sectores </w:t>
      </w:r>
      <w:r w:rsidR="006246AB">
        <w:t xml:space="preserve">(w = </w:t>
      </w:r>
      <w:r w:rsidR="006246AB">
        <w:t>35</w:t>
      </w:r>
      <w:r w:rsidR="006246AB">
        <w:t xml:space="preserve">, p </w:t>
      </w:r>
      <w:r w:rsidR="006246AB">
        <w:t>&lt;&lt;</w:t>
      </w:r>
      <w:r w:rsidR="006246AB">
        <w:t xml:space="preserve"> 0.</w:t>
      </w:r>
      <w:r w:rsidR="006246AB">
        <w:t>01</w:t>
      </w:r>
      <w:r w:rsidR="006246AB">
        <w:t>)</w:t>
      </w:r>
      <w:r w:rsidR="006246AB">
        <w:t>.</w:t>
      </w:r>
    </w:p>
    <w:p w14:paraId="2E3DAA8C" w14:textId="0EC480D3" w:rsidR="004F5729" w:rsidRDefault="004F5729" w:rsidP="00983890"/>
    <w:p w14:paraId="238EC877" w14:textId="5BC6CE07" w:rsidR="004F5729" w:rsidRPr="006246AB" w:rsidRDefault="004F5729" w:rsidP="00983890">
      <w:r>
        <w:t xml:space="preserve">La transparencia medida con el alcance del disco Secchi </w:t>
      </w:r>
      <w:r w:rsidR="00D25570">
        <w:t xml:space="preserve">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Amarales, y una transparencia de aproximadamente de 0.6 metros en todo el sector costero. La mediana para la marea alta fue de 1.97 metros y para la marea baja 1.35 metros. No se evidenciaron diferencias significativas de transparencia entre los transectos </w:t>
      </w:r>
      <w:r w:rsidR="00D25570">
        <w:t>(</w:t>
      </w:r>
      <w:r w:rsidR="00D25570" w:rsidRPr="00280998">
        <w:t>Kruskal-Wallis</w:t>
      </w:r>
      <w:r w:rsidR="00D25570">
        <w:t xml:space="preserve">: χ² = </w:t>
      </w:r>
      <w:r w:rsidR="00D25570">
        <w:t>24</w:t>
      </w:r>
      <w:r w:rsidR="00D25570">
        <w:t xml:space="preserve">, gl = </w:t>
      </w:r>
      <w:r w:rsidR="00D25570">
        <w:t>19</w:t>
      </w:r>
      <w:r w:rsidR="00D25570">
        <w:t>, p = 0.</w:t>
      </w:r>
      <w:r w:rsidR="00D25570">
        <w:t>1</w:t>
      </w:r>
      <w:r w:rsidR="00D25570">
        <w:t>)</w:t>
      </w:r>
      <w:r w:rsidR="00D25570">
        <w:t xml:space="preserve"> pero si se presentaron diferencias entre las </w:t>
      </w:r>
      <w:r w:rsidR="005931FD">
        <w:t>mareas (</w:t>
      </w:r>
      <w:r w:rsidR="00D25570">
        <w:t xml:space="preserve">w = </w:t>
      </w:r>
      <w:r w:rsidR="00D25570">
        <w:t>233.5</w:t>
      </w:r>
      <w:r w:rsidR="00D25570">
        <w:t>, p &lt; 0.0</w:t>
      </w:r>
      <w:r w:rsidR="00D25570">
        <w:t>5</w:t>
      </w:r>
      <w:r w:rsidR="00D25570">
        <w:t>)</w:t>
      </w:r>
      <w:r w:rsidR="00D25570">
        <w:t xml:space="preserve"> y los </w:t>
      </w:r>
      <w:proofErr w:type="gramStart"/>
      <w:r w:rsidR="00D25570">
        <w:t xml:space="preserve">sectores </w:t>
      </w:r>
      <w:r w:rsidR="00D25570">
        <w:t xml:space="preserve"> (</w:t>
      </w:r>
      <w:proofErr w:type="gramEnd"/>
      <w:r w:rsidR="00D25570">
        <w:t>w = 5</w:t>
      </w:r>
      <w:r w:rsidR="005931FD">
        <w:t>0.5</w:t>
      </w:r>
      <w:r w:rsidR="00D25570">
        <w:t>, p &lt; 0.01)</w:t>
      </w:r>
      <w:r w:rsidR="005931FD">
        <w:t xml:space="preserve"> (</w:t>
      </w:r>
      <w:r w:rsidR="005931FD">
        <w:fldChar w:fldCharType="begin"/>
      </w:r>
      <w:r w:rsidR="005931FD">
        <w:instrText xml:space="preserve"> REF _Ref134713680 \h </w:instrText>
      </w:r>
      <w:r w:rsidR="005931FD">
        <w:fldChar w:fldCharType="separate"/>
      </w:r>
      <w:r w:rsidR="005931FD">
        <w:t xml:space="preserve">Figura </w:t>
      </w:r>
      <w:r w:rsidR="005931FD">
        <w:rPr>
          <w:noProof/>
        </w:rPr>
        <w:t>9</w:t>
      </w:r>
      <w:r w:rsidR="005931FD">
        <w:fldChar w:fldCharType="end"/>
      </w:r>
      <w:r w:rsidR="005931FD">
        <w:t>)</w:t>
      </w:r>
      <w:r w:rsidR="00D25570">
        <w:t>.</w:t>
      </w:r>
      <w:r w:rsidR="005931FD">
        <w:t xml:space="preserve"> La distribución espacial de los sólidos suspendidos se enfoca </w:t>
      </w:r>
      <w:proofErr w:type="spellStart"/>
      <w:r w:rsidR="005931FD">
        <w:t>sobretodo</w:t>
      </w:r>
      <w:proofErr w:type="spellEnd"/>
      <w:r w:rsidR="005931FD">
        <w:t xml:space="preserve"> en el área </w:t>
      </w:r>
    </w:p>
    <w:p w14:paraId="0AD1ED31" w14:textId="425F1047" w:rsidR="009B2AD1" w:rsidRDefault="009B2AD1" w:rsidP="00AD08AA"/>
    <w:p w14:paraId="3A5FF75C" w14:textId="77777777" w:rsidR="004414D8" w:rsidRDefault="004414D8" w:rsidP="00AD08AA"/>
    <w:p w14:paraId="29E015BD" w14:textId="2C91E3DC" w:rsidR="009B2AD1" w:rsidRDefault="00E82E6F" w:rsidP="00AD08AA">
      <w:pPr>
        <w:pStyle w:val="Descripcin"/>
      </w:pPr>
      <w:r>
        <w:rPr>
          <w:noProof/>
        </w:rPr>
        <w:lastRenderedPageBreak/>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2B9E7C32" w:rsidR="00C039C9" w:rsidRDefault="009B2AD1" w:rsidP="00C039C9">
      <w:pPr>
        <w:pStyle w:val="Descripcin"/>
      </w:pPr>
      <w:bookmarkStart w:id="19" w:name="_Ref134713680"/>
      <w:r>
        <w:t xml:space="preserve">Figura </w:t>
      </w:r>
      <w:r w:rsidR="005B2713">
        <w:fldChar w:fldCharType="begin"/>
      </w:r>
      <w:r w:rsidR="005B2713">
        <w:instrText xml:space="preserve"> SEQ Figura \* ARABIC </w:instrText>
      </w:r>
      <w:r w:rsidR="005B2713">
        <w:fldChar w:fldCharType="separate"/>
      </w:r>
      <w:r w:rsidR="00FA5279">
        <w:rPr>
          <w:noProof/>
        </w:rPr>
        <w:t>9</w:t>
      </w:r>
      <w:r w:rsidR="005B2713">
        <w:rPr>
          <w:noProof/>
        </w:rPr>
        <w:fldChar w:fldCharType="end"/>
      </w:r>
      <w:bookmarkEnd w:id="19"/>
      <w:r>
        <w:t>.</w:t>
      </w:r>
      <w:r w:rsidR="00C039C9">
        <w:t xml:space="preserve"> </w:t>
      </w:r>
      <w:r w:rsidR="00C039C9">
        <w:t>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Sanquianga.</w:t>
      </w:r>
    </w:p>
    <w:p w14:paraId="2690F2CB" w14:textId="26A3EB62" w:rsidR="009B2AD1" w:rsidRDefault="009B2AD1" w:rsidP="00AD08AA">
      <w:pPr>
        <w:pStyle w:val="Descripcin"/>
      </w:pPr>
    </w:p>
    <w:p w14:paraId="501E581F" w14:textId="77777777" w:rsidR="00FA334F" w:rsidRDefault="00FA334F" w:rsidP="00FA334F">
      <w:pPr>
        <w:jc w:val="center"/>
      </w:pPr>
      <w:r>
        <w:rPr>
          <w:noProof/>
        </w:rPr>
        <w:lastRenderedPageBreak/>
        <w:drawing>
          <wp:inline distT="0" distB="0" distL="0" distR="0" wp14:anchorId="7BFD69E0" wp14:editId="43D3A9B1">
            <wp:extent cx="4772067" cy="8181975"/>
            <wp:effectExtent l="0" t="0" r="9525" b="0"/>
            <wp:docPr id="1577706818" name="Imagen 30"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706818" name="Imagen 30" descr="Gráfico, Diagrama, Gráfico de cajas y bigotes&#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73503" cy="8184437"/>
                    </a:xfrm>
                    <a:prstGeom prst="rect">
                      <a:avLst/>
                    </a:prstGeom>
                    <a:noFill/>
                    <a:ln>
                      <a:noFill/>
                    </a:ln>
                  </pic:spPr>
                </pic:pic>
              </a:graphicData>
            </a:graphic>
          </wp:inline>
        </w:drawing>
      </w:r>
    </w:p>
    <w:p w14:paraId="37276F29" w14:textId="3A5D8643" w:rsidR="00FA334F" w:rsidRDefault="00FA334F" w:rsidP="00FA334F">
      <w:pPr>
        <w:pStyle w:val="Descripcin"/>
      </w:pPr>
      <w:r>
        <w:t xml:space="preserve">Figura </w:t>
      </w:r>
      <w:r>
        <w:fldChar w:fldCharType="begin"/>
      </w:r>
      <w:r>
        <w:instrText xml:space="preserve"> SEQ Figura \* ARABIC </w:instrText>
      </w:r>
      <w:r>
        <w:fldChar w:fldCharType="separate"/>
      </w:r>
      <w:r>
        <w:rPr>
          <w:noProof/>
        </w:rPr>
        <w:t>10</w:t>
      </w:r>
      <w:r>
        <w:rPr>
          <w:noProof/>
        </w:rPr>
        <w:fldChar w:fldCharType="end"/>
      </w:r>
      <w:r>
        <w:t>.</w:t>
      </w:r>
    </w:p>
    <w:p w14:paraId="7EE03FD2" w14:textId="77777777" w:rsidR="00FA334F" w:rsidRDefault="00FA334F" w:rsidP="00FA334F">
      <w:r>
        <w:br w:type="page"/>
      </w:r>
    </w:p>
    <w:p w14:paraId="662CE505" w14:textId="2603A8F6" w:rsidR="009B2AD1" w:rsidRDefault="009B2AD1" w:rsidP="00AD08AA"/>
    <w:p w14:paraId="2BE79D98" w14:textId="4261652A" w:rsidR="00C831D1" w:rsidRDefault="00E82E6F" w:rsidP="00AD08AA">
      <w:pPr>
        <w:pStyle w:val="Descripcin"/>
      </w:pPr>
      <w:r>
        <w:rPr>
          <w:noProof/>
        </w:rPr>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1B5FD51E" w:rsidR="00C831D1"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9</w:t>
      </w:r>
      <w:r w:rsidR="005B2713">
        <w:rPr>
          <w:noProof/>
        </w:rPr>
        <w:fldChar w:fldCharType="end"/>
      </w:r>
      <w:r>
        <w:t>.</w:t>
      </w:r>
    </w:p>
    <w:p w14:paraId="7575A92D" w14:textId="77777777" w:rsidR="00FA334F" w:rsidRDefault="00FA334F" w:rsidP="00FA334F">
      <w:r>
        <w:rPr>
          <w:noProof/>
        </w:rPr>
        <w:lastRenderedPageBreak/>
        <w:drawing>
          <wp:inline distT="0" distB="0" distL="0" distR="0" wp14:anchorId="69E64405" wp14:editId="41CC657C">
            <wp:extent cx="4657725" cy="7985929"/>
            <wp:effectExtent l="0" t="0" r="0" b="0"/>
            <wp:docPr id="857162815" name="Imagen 31"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62815" name="Imagen 31" descr="Calendario&#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59713" cy="7989337"/>
                    </a:xfrm>
                    <a:prstGeom prst="rect">
                      <a:avLst/>
                    </a:prstGeom>
                    <a:noFill/>
                    <a:ln>
                      <a:noFill/>
                    </a:ln>
                  </pic:spPr>
                </pic:pic>
              </a:graphicData>
            </a:graphic>
          </wp:inline>
        </w:drawing>
      </w:r>
    </w:p>
    <w:p w14:paraId="3DE80BF3" w14:textId="1029D433" w:rsidR="00FA334F" w:rsidRDefault="00FA334F" w:rsidP="00FA334F">
      <w:pPr>
        <w:pStyle w:val="Descripcin"/>
      </w:pPr>
      <w:r>
        <w:t xml:space="preserve">Figura </w:t>
      </w:r>
      <w:r>
        <w:fldChar w:fldCharType="begin"/>
      </w:r>
      <w:r>
        <w:instrText xml:space="preserve"> SEQ Figura \* ARABIC </w:instrText>
      </w:r>
      <w:r>
        <w:fldChar w:fldCharType="separate"/>
      </w:r>
      <w:r>
        <w:rPr>
          <w:noProof/>
        </w:rPr>
        <w:t>12</w:t>
      </w:r>
      <w:r>
        <w:rPr>
          <w:noProof/>
        </w:rPr>
        <w:fldChar w:fldCharType="end"/>
      </w:r>
      <w:r>
        <w:t>.</w:t>
      </w:r>
    </w:p>
    <w:p w14:paraId="0A1F32A3" w14:textId="77777777" w:rsidR="00FA334F" w:rsidRDefault="00FA334F" w:rsidP="00FA334F">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4DD212D1" w:rsidR="004F235D"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0</w:t>
      </w:r>
      <w:r w:rsidR="005B2713">
        <w:rPr>
          <w:noProof/>
        </w:rPr>
        <w:fldChar w:fldCharType="end"/>
      </w:r>
      <w:r>
        <w:t>.</w:t>
      </w:r>
    </w:p>
    <w:p w14:paraId="2CAE2CB3" w14:textId="77777777" w:rsidR="00FA334F" w:rsidRDefault="00FA334F" w:rsidP="00FA334F">
      <w:pPr>
        <w:pStyle w:val="Descripcin"/>
        <w:jc w:val="center"/>
      </w:pPr>
      <w:r>
        <w:rPr>
          <w:noProof/>
        </w:rPr>
        <w:lastRenderedPageBreak/>
        <w:drawing>
          <wp:inline distT="0" distB="0" distL="0" distR="0" wp14:anchorId="565CF7DF" wp14:editId="479DF7D5">
            <wp:extent cx="4883175" cy="8372475"/>
            <wp:effectExtent l="0" t="0" r="0" b="0"/>
            <wp:docPr id="904398150" name="Imagen 32"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98150" name="Imagen 32" descr="Imagen que contiene Calendario&#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84510" cy="8374764"/>
                    </a:xfrm>
                    <a:prstGeom prst="rect">
                      <a:avLst/>
                    </a:prstGeom>
                    <a:noFill/>
                    <a:ln>
                      <a:noFill/>
                    </a:ln>
                  </pic:spPr>
                </pic:pic>
              </a:graphicData>
            </a:graphic>
          </wp:inline>
        </w:drawing>
      </w:r>
    </w:p>
    <w:p w14:paraId="30F58786" w14:textId="3D48E131" w:rsidR="00FA334F" w:rsidRDefault="00FA334F" w:rsidP="00FA334F">
      <w:pPr>
        <w:pStyle w:val="Descripcin"/>
      </w:pPr>
      <w:r>
        <w:t xml:space="preserve">Figura </w:t>
      </w:r>
      <w:r>
        <w:fldChar w:fldCharType="begin"/>
      </w:r>
      <w:r>
        <w:instrText xml:space="preserve"> SEQ Figura \* ARABIC </w:instrText>
      </w:r>
      <w:r>
        <w:fldChar w:fldCharType="separate"/>
      </w:r>
      <w:r>
        <w:rPr>
          <w:noProof/>
        </w:rPr>
        <w:t>14</w:t>
      </w:r>
      <w:r>
        <w:rPr>
          <w:noProof/>
        </w:rPr>
        <w:fldChar w:fldCharType="end"/>
      </w:r>
      <w:r>
        <w:t>.</w:t>
      </w:r>
    </w:p>
    <w:p w14:paraId="3EB4FE83" w14:textId="77777777" w:rsidR="004F235D" w:rsidRDefault="004F235D">
      <w:pPr>
        <w:spacing w:before="0" w:after="0"/>
        <w:contextualSpacing w:val="0"/>
        <w:jc w:val="left"/>
        <w:rPr>
          <w:bCs w:val="0"/>
        </w:rPr>
      </w:pPr>
      <w:r>
        <w:br w:type="page"/>
      </w:r>
    </w:p>
    <w:p w14:paraId="4294CF00" w14:textId="72F86A2B" w:rsidR="004F235D" w:rsidRDefault="00E82E6F" w:rsidP="004F235D">
      <w:pPr>
        <w:pStyle w:val="Descripcin"/>
        <w:keepNext/>
      </w:pPr>
      <w:r>
        <w:rPr>
          <w:noProof/>
        </w:rPr>
        <w:lastRenderedPageBreak/>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254AEBAD" w:rsidR="00C831D1" w:rsidRDefault="004F235D" w:rsidP="004F235D">
      <w:pPr>
        <w:pStyle w:val="Descripcin"/>
      </w:pPr>
      <w:r>
        <w:t xml:space="preserve">Figura </w:t>
      </w:r>
      <w:r>
        <w:fldChar w:fldCharType="begin"/>
      </w:r>
      <w:r>
        <w:instrText xml:space="preserve"> SEQ Figura \* ARABIC </w:instrText>
      </w:r>
      <w:r>
        <w:fldChar w:fldCharType="separate"/>
      </w:r>
      <w:r w:rsidR="00D3033D">
        <w:rPr>
          <w:noProof/>
        </w:rPr>
        <w:t>11</w:t>
      </w:r>
      <w:r>
        <w:fldChar w:fldCharType="end"/>
      </w:r>
      <w:r>
        <w:t>.</w:t>
      </w:r>
    </w:p>
    <w:p w14:paraId="1346F5AC" w14:textId="77777777" w:rsidR="00FA334F" w:rsidRDefault="00FA334F" w:rsidP="00AD08AA"/>
    <w:p w14:paraId="244B7EC9" w14:textId="77777777" w:rsidR="00FA334F" w:rsidRDefault="00FA334F" w:rsidP="00FA334F">
      <w:pPr>
        <w:pStyle w:val="Descripcin"/>
        <w:jc w:val="center"/>
      </w:pPr>
      <w:r>
        <w:rPr>
          <w:noProof/>
        </w:rPr>
        <w:lastRenderedPageBreak/>
        <w:drawing>
          <wp:inline distT="0" distB="0" distL="0" distR="0" wp14:anchorId="1270CE73" wp14:editId="0CACCCC0">
            <wp:extent cx="4949839" cy="8486775"/>
            <wp:effectExtent l="0" t="0" r="3175" b="0"/>
            <wp:docPr id="499154712" name="Imagen 33" descr="Calendar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54712" name="Imagen 33" descr="Calendario&#10;&#10;Descripción generada automáticamente con confianza m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50507" cy="8487920"/>
                    </a:xfrm>
                    <a:prstGeom prst="rect">
                      <a:avLst/>
                    </a:prstGeom>
                    <a:noFill/>
                    <a:ln>
                      <a:noFill/>
                    </a:ln>
                  </pic:spPr>
                </pic:pic>
              </a:graphicData>
            </a:graphic>
          </wp:inline>
        </w:drawing>
      </w:r>
    </w:p>
    <w:p w14:paraId="7F4B9A71" w14:textId="7432A0A9" w:rsidR="00FA334F" w:rsidRDefault="00FA334F" w:rsidP="00FA334F">
      <w:pPr>
        <w:pStyle w:val="Descripcin"/>
      </w:pPr>
      <w:r>
        <w:t xml:space="preserve">Figura </w:t>
      </w:r>
      <w:r>
        <w:fldChar w:fldCharType="begin"/>
      </w:r>
      <w:r>
        <w:instrText xml:space="preserve"> SEQ Figura \* ARABIC </w:instrText>
      </w:r>
      <w:r>
        <w:fldChar w:fldCharType="separate"/>
      </w:r>
      <w:r>
        <w:rPr>
          <w:noProof/>
        </w:rPr>
        <w:t>16</w:t>
      </w:r>
      <w:r>
        <w:rPr>
          <w:noProof/>
        </w:rPr>
        <w:fldChar w:fldCharType="end"/>
      </w:r>
      <w:r>
        <w:t>.</w:t>
      </w:r>
    </w:p>
    <w:p w14:paraId="12556A8D" w14:textId="652D3B40" w:rsidR="00C831D1" w:rsidRDefault="00C831D1" w:rsidP="00AD08AA">
      <w:r>
        <w:br w:type="page"/>
      </w:r>
    </w:p>
    <w:p w14:paraId="02FBFD16" w14:textId="23DA0AFD" w:rsidR="002B230A" w:rsidRDefault="002B230A" w:rsidP="00AD08AA"/>
    <w:p w14:paraId="5128C99B" w14:textId="6C21A7C5" w:rsidR="002B230A" w:rsidRDefault="002B230A" w:rsidP="00AD08AA"/>
    <w:p w14:paraId="23E75C94" w14:textId="7F3DD252" w:rsidR="00C31DCF" w:rsidRDefault="00C31DCF" w:rsidP="00AD08AA"/>
    <w:p w14:paraId="1140C49D" w14:textId="3FC1E56C" w:rsidR="00FE06A5" w:rsidRDefault="005863FD" w:rsidP="00AD08AA">
      <w:pPr>
        <w:pStyle w:val="Descripcin"/>
      </w:pPr>
      <w:r>
        <w:rPr>
          <w:noProof/>
        </w:rPr>
        <w:drawing>
          <wp:inline distT="0" distB="0" distL="0" distR="0" wp14:anchorId="36C4E8B3" wp14:editId="5CBFA8F7">
            <wp:extent cx="5398770" cy="5398770"/>
            <wp:effectExtent l="0" t="0" r="0" b="0"/>
            <wp:docPr id="726283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45E012E2" w14:textId="509F440C" w:rsidR="00C31DCF"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7</w:t>
      </w:r>
      <w:r w:rsidR="005B2713">
        <w:rPr>
          <w:noProof/>
        </w:rPr>
        <w:fldChar w:fldCharType="end"/>
      </w:r>
      <w:r>
        <w:t>.</w:t>
      </w:r>
    </w:p>
    <w:p w14:paraId="475E75AB" w14:textId="0DD4FE43" w:rsidR="00FE06A5" w:rsidRDefault="00FE06A5" w:rsidP="00AD08AA">
      <w:r>
        <w:br w:type="page"/>
      </w:r>
    </w:p>
    <w:p w14:paraId="66E14C9A" w14:textId="52BEB698" w:rsidR="00FE06A5" w:rsidRDefault="005863FD" w:rsidP="00AD08AA">
      <w:r>
        <w:rPr>
          <w:noProof/>
        </w:rPr>
        <w:lastRenderedPageBreak/>
        <w:drawing>
          <wp:inline distT="0" distB="0" distL="0" distR="0" wp14:anchorId="52E42F5B" wp14:editId="7C43DE93">
            <wp:extent cx="5398770" cy="8102600"/>
            <wp:effectExtent l="0" t="0" r="0" b="0"/>
            <wp:docPr id="21216749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3F2AFB59" w14:textId="0FC16E1A"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8</w:t>
      </w:r>
      <w:r w:rsidR="005B2713">
        <w:rPr>
          <w:noProof/>
        </w:rPr>
        <w:fldChar w:fldCharType="end"/>
      </w:r>
      <w:r>
        <w:t>.</w:t>
      </w:r>
    </w:p>
    <w:p w14:paraId="74D0C5E8" w14:textId="77777777" w:rsidR="00FE06A5" w:rsidRDefault="00FE06A5" w:rsidP="00AD08AA">
      <w:r>
        <w:br w:type="page"/>
      </w:r>
    </w:p>
    <w:p w14:paraId="42D0B238" w14:textId="49AA81A6" w:rsidR="00FE06A5" w:rsidRDefault="005863FD" w:rsidP="00AD08AA">
      <w:pPr>
        <w:pStyle w:val="Descripcin"/>
      </w:pPr>
      <w:r>
        <w:rPr>
          <w:noProof/>
        </w:rPr>
        <w:lastRenderedPageBreak/>
        <w:drawing>
          <wp:inline distT="0" distB="0" distL="0" distR="0" wp14:anchorId="2CD7896D" wp14:editId="08A1FE6E">
            <wp:extent cx="5398770" cy="8102600"/>
            <wp:effectExtent l="0" t="0" r="0"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D6DA450" w14:textId="6EBB4EBE"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9</w:t>
      </w:r>
      <w:r w:rsidR="005B2713">
        <w:rPr>
          <w:noProof/>
        </w:rPr>
        <w:fldChar w:fldCharType="end"/>
      </w:r>
      <w:r>
        <w:t>.</w:t>
      </w:r>
    </w:p>
    <w:p w14:paraId="361D876F" w14:textId="77777777" w:rsidR="009B1A90" w:rsidRDefault="009B1A90" w:rsidP="00AD08AA">
      <w:r>
        <w:br w:type="page"/>
      </w:r>
    </w:p>
    <w:p w14:paraId="34A992E0" w14:textId="77777777" w:rsidR="00FE06A5" w:rsidRDefault="00FE06A5" w:rsidP="00AD08AA">
      <w:r>
        <w:lastRenderedPageBreak/>
        <w:br w:type="page"/>
      </w:r>
    </w:p>
    <w:p w14:paraId="7E921592" w14:textId="77777777" w:rsidR="00CF4B5C" w:rsidRDefault="00CF4B5C" w:rsidP="00AD08AA">
      <w:pPr>
        <w:pStyle w:val="Descripcin"/>
      </w:pPr>
      <w:r>
        <w:rPr>
          <w:noProof/>
        </w:rPr>
        <w:lastRenderedPageBreak/>
        <w:drawing>
          <wp:inline distT="0" distB="0" distL="0" distR="0" wp14:anchorId="29C830A5" wp14:editId="36666F93">
            <wp:extent cx="5398770" cy="675068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8770" cy="6750685"/>
                    </a:xfrm>
                    <a:prstGeom prst="rect">
                      <a:avLst/>
                    </a:prstGeom>
                    <a:noFill/>
                    <a:ln>
                      <a:noFill/>
                    </a:ln>
                  </pic:spPr>
                </pic:pic>
              </a:graphicData>
            </a:graphic>
          </wp:inline>
        </w:drawing>
      </w:r>
    </w:p>
    <w:p w14:paraId="1FC5F07A" w14:textId="495C7676" w:rsidR="00CF4B5C" w:rsidRDefault="00CF4B5C"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0</w:t>
      </w:r>
      <w:r w:rsidR="005B2713">
        <w:rPr>
          <w:noProof/>
        </w:rPr>
        <w:fldChar w:fldCharType="end"/>
      </w:r>
      <w:r>
        <w:t>.</w:t>
      </w:r>
    </w:p>
    <w:p w14:paraId="1DF8B572" w14:textId="77777777" w:rsidR="004D5A0A" w:rsidRDefault="004D5A0A"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78E5FCCA" w:rsidR="00BC0DD9" w:rsidRDefault="00D92698" w:rsidP="00AD08AA">
      <w:pPr>
        <w:rPr>
          <w:lang w:val="es-MX"/>
        </w:rPr>
      </w:pPr>
      <w:r w:rsidRPr="00D92698">
        <w:rPr>
          <w:lang w:val="es-MX"/>
        </w:rPr>
        <w:t xml:space="preserve">Se identificaron un total de 150 especies, de las cuales 95 pertenecen a la clase </w:t>
      </w:r>
      <w:proofErr w:type="spellStart"/>
      <w:r w:rsidRPr="00D92698">
        <w:rPr>
          <w:i/>
          <w:iCs/>
          <w:lang w:val="es-MX"/>
        </w:rPr>
        <w:t>Bacillarophyceae</w:t>
      </w:r>
      <w:proofErr w:type="spellEnd"/>
      <w:r w:rsidRPr="00D92698">
        <w:rPr>
          <w:lang w:val="es-MX"/>
        </w:rPr>
        <w:t xml:space="preserve"> y 55 a la clase </w:t>
      </w:r>
      <w:proofErr w:type="spellStart"/>
      <w:r w:rsidRPr="00D92698">
        <w:rPr>
          <w:i/>
          <w:iCs/>
          <w:lang w:val="es-MX"/>
        </w:rPr>
        <w:t>Dinophyceae</w:t>
      </w:r>
      <w:proofErr w:type="spellEnd"/>
      <w:r w:rsidRPr="00D92698">
        <w:rPr>
          <w:lang w:val="es-MX"/>
        </w:rPr>
        <w:t xml:space="preserve">. Los órdenes más representativos de la clase </w:t>
      </w:r>
      <w:proofErr w:type="spellStart"/>
      <w:r w:rsidRPr="00D92698">
        <w:rPr>
          <w:i/>
          <w:iCs/>
          <w:lang w:val="es-MX"/>
        </w:rPr>
        <w:t>Bacillarophyceae</w:t>
      </w:r>
      <w:proofErr w:type="spellEnd"/>
      <w:r w:rsidRPr="00D92698">
        <w:rPr>
          <w:lang w:val="es-MX"/>
        </w:rPr>
        <w:t xml:space="preserve"> fueron </w:t>
      </w:r>
      <w:proofErr w:type="spellStart"/>
      <w:r w:rsidRPr="00D92698">
        <w:rPr>
          <w:i/>
          <w:iCs/>
          <w:lang w:val="es-MX"/>
        </w:rPr>
        <w:t>Chaetocerotanae</w:t>
      </w:r>
      <w:proofErr w:type="spellEnd"/>
      <w:r w:rsidRPr="00D92698">
        <w:rPr>
          <w:lang w:val="es-MX"/>
        </w:rPr>
        <w:t xml:space="preserve">, con 21 especies, y </w:t>
      </w:r>
      <w:proofErr w:type="spellStart"/>
      <w:r w:rsidRPr="00D92698">
        <w:rPr>
          <w:i/>
          <w:iCs/>
          <w:lang w:val="es-MX"/>
        </w:rPr>
        <w:t>Coscinodiscales</w:t>
      </w:r>
      <w:proofErr w:type="spellEnd"/>
      <w:r w:rsidRPr="00D92698">
        <w:rPr>
          <w:lang w:val="es-MX"/>
        </w:rPr>
        <w:t xml:space="preserve">, con 14 especies. Por su parte, la clase </w:t>
      </w:r>
      <w:proofErr w:type="spellStart"/>
      <w:r w:rsidRPr="00D92698">
        <w:rPr>
          <w:i/>
          <w:iCs/>
          <w:lang w:val="es-MX"/>
        </w:rPr>
        <w:t>Dinophyceae</w:t>
      </w:r>
      <w:proofErr w:type="spellEnd"/>
      <w:r w:rsidRPr="00D92698">
        <w:rPr>
          <w:lang w:val="es-MX"/>
        </w:rPr>
        <w:t xml:space="preserve"> estuvo mayormente representada por los órdenes </w:t>
      </w:r>
      <w:proofErr w:type="spellStart"/>
      <w:r w:rsidRPr="00D92698">
        <w:rPr>
          <w:i/>
          <w:iCs/>
          <w:lang w:val="es-MX"/>
        </w:rPr>
        <w:t>Gonyaulacales</w:t>
      </w:r>
      <w:proofErr w:type="spellEnd"/>
      <w:r w:rsidRPr="00D92698">
        <w:rPr>
          <w:lang w:val="es-MX"/>
        </w:rPr>
        <w:t xml:space="preserve"> (23 especies), </w:t>
      </w:r>
      <w:proofErr w:type="spellStart"/>
      <w:r w:rsidRPr="00D92698">
        <w:rPr>
          <w:i/>
          <w:iCs/>
          <w:lang w:val="es-MX"/>
        </w:rPr>
        <w:t>Dinophysiales</w:t>
      </w:r>
      <w:proofErr w:type="spellEnd"/>
      <w:r w:rsidRPr="00D92698">
        <w:rPr>
          <w:lang w:val="es-MX"/>
        </w:rPr>
        <w:t xml:space="preserve"> (7 especies) y </w:t>
      </w:r>
      <w:proofErr w:type="spellStart"/>
      <w:r w:rsidRPr="00D92698">
        <w:rPr>
          <w:i/>
          <w:iCs/>
          <w:lang w:val="es-MX"/>
        </w:rPr>
        <w:t>Peridiniales</w:t>
      </w:r>
      <w:proofErr w:type="spellEnd"/>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D3033D">
        <w:t xml:space="preserve">Tabla </w:t>
      </w:r>
      <w:r w:rsidR="00D3033D">
        <w:rPr>
          <w:noProof/>
        </w:rPr>
        <w:t>1</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56C73F0D" w:rsidR="000C65C8" w:rsidRDefault="000C65C8" w:rsidP="00AD08AA">
      <w:pPr>
        <w:pStyle w:val="Descripcin"/>
        <w:rPr>
          <w:lang w:val="es-MX"/>
        </w:rPr>
      </w:pPr>
      <w:bookmarkStart w:id="20" w:name="_Ref134385481"/>
      <w:r>
        <w:t xml:space="preserve">Tabla </w:t>
      </w:r>
      <w:r w:rsidR="005B2713">
        <w:fldChar w:fldCharType="begin"/>
      </w:r>
      <w:r w:rsidR="005B2713">
        <w:instrText xml:space="preserve"> SEQ Tabla \* ARABIC </w:instrText>
      </w:r>
      <w:r w:rsidR="005B2713">
        <w:fldChar w:fldCharType="separate"/>
      </w:r>
      <w:r w:rsidR="00D3033D">
        <w:rPr>
          <w:noProof/>
        </w:rPr>
        <w:t>1</w:t>
      </w:r>
      <w:r w:rsidR="005B2713">
        <w:rPr>
          <w:noProof/>
        </w:rPr>
        <w:fldChar w:fldCharType="end"/>
      </w:r>
      <w:bookmarkEnd w:id="20"/>
      <w:r>
        <w:rPr>
          <w:lang w:val="es-MX"/>
        </w:rPr>
        <w:t xml:space="preserve">. Listado de especies del fitoplancton de la desembocadura del delta </w:t>
      </w:r>
      <w:proofErr w:type="spellStart"/>
      <w:r>
        <w:rPr>
          <w:lang w:val="es-MX"/>
        </w:rPr>
        <w:t>Sanquianga</w:t>
      </w:r>
      <w:proofErr w:type="spellEnd"/>
      <w:r>
        <w:rPr>
          <w:lang w:val="es-MX"/>
        </w:rPr>
        <w:t>. (+) Presencia en cada transecto.</w:t>
      </w:r>
    </w:p>
    <w:p w14:paraId="437453AF" w14:textId="77777777" w:rsidR="000C65C8" w:rsidRPr="000C65C8" w:rsidRDefault="000C65C8" w:rsidP="00AD08AA">
      <w:pPr>
        <w:rPr>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1708"/>
        <w:gridCol w:w="1560"/>
        <w:gridCol w:w="1984"/>
      </w:tblGrid>
      <w:tr w:rsidR="00BC0DD9" w:rsidRPr="00836B0F" w14:paraId="19B6A576" w14:textId="77777777" w:rsidTr="00C77313">
        <w:trPr>
          <w:trHeight w:val="276"/>
        </w:trPr>
        <w:tc>
          <w:tcPr>
            <w:tcW w:w="0" w:type="auto"/>
            <w:vMerge w:val="restart"/>
            <w:tcBorders>
              <w:top w:val="single" w:sz="4" w:space="0" w:color="auto"/>
            </w:tcBorders>
            <w:noWrap/>
          </w:tcPr>
          <w:p w14:paraId="3EC53D10" w14:textId="77777777" w:rsidR="00BC0DD9" w:rsidRPr="00836B0F" w:rsidRDefault="00BC0DD9" w:rsidP="00AD08AA">
            <w:r w:rsidRPr="00836B0F">
              <w:t>Taxón</w:t>
            </w:r>
          </w:p>
        </w:tc>
        <w:tc>
          <w:tcPr>
            <w:tcW w:w="5252" w:type="dxa"/>
            <w:gridSpan w:val="3"/>
            <w:tcBorders>
              <w:top w:val="single" w:sz="4" w:space="0" w:color="auto"/>
            </w:tcBorders>
          </w:tcPr>
          <w:p w14:paraId="2FC45326" w14:textId="77777777" w:rsidR="00BC0DD9" w:rsidRPr="00836B0F" w:rsidRDefault="00BC0DD9" w:rsidP="00AD08AA">
            <w:r>
              <w:t>S</w:t>
            </w:r>
            <w:r w:rsidRPr="00836B0F">
              <w:t>itios</w:t>
            </w:r>
          </w:p>
        </w:tc>
      </w:tr>
      <w:tr w:rsidR="00BC0DD9" w:rsidRPr="00836B0F" w14:paraId="61888439" w14:textId="77777777" w:rsidTr="00C77313">
        <w:trPr>
          <w:trHeight w:val="265"/>
        </w:trPr>
        <w:tc>
          <w:tcPr>
            <w:tcW w:w="0" w:type="auto"/>
            <w:vMerge/>
            <w:tcBorders>
              <w:bottom w:val="single" w:sz="4" w:space="0" w:color="auto"/>
            </w:tcBorders>
            <w:noWrap/>
          </w:tcPr>
          <w:p w14:paraId="0EF64C61" w14:textId="77777777" w:rsidR="00BC0DD9" w:rsidRPr="00836B0F" w:rsidRDefault="00BC0DD9" w:rsidP="00AD08AA"/>
        </w:tc>
        <w:tc>
          <w:tcPr>
            <w:tcW w:w="1708" w:type="dxa"/>
            <w:tcBorders>
              <w:bottom w:val="single" w:sz="4" w:space="0" w:color="auto"/>
            </w:tcBorders>
          </w:tcPr>
          <w:p w14:paraId="19DCD4AC" w14:textId="77777777" w:rsidR="00BC0DD9" w:rsidRPr="00836B0F" w:rsidRDefault="00BC0DD9" w:rsidP="00AD08AA">
            <w:r w:rsidRPr="00836B0F">
              <w:t>Amarales</w:t>
            </w:r>
          </w:p>
        </w:tc>
        <w:tc>
          <w:tcPr>
            <w:tcW w:w="1560" w:type="dxa"/>
            <w:tcBorders>
              <w:bottom w:val="single" w:sz="4" w:space="0" w:color="auto"/>
            </w:tcBorders>
          </w:tcPr>
          <w:p w14:paraId="47D77D23" w14:textId="77777777" w:rsidR="00BC0DD9" w:rsidRPr="00836B0F" w:rsidRDefault="00BC0DD9" w:rsidP="00AD08AA">
            <w:r w:rsidRPr="00836B0F">
              <w:t>Guascama</w:t>
            </w:r>
          </w:p>
        </w:tc>
        <w:tc>
          <w:tcPr>
            <w:tcW w:w="1984" w:type="dxa"/>
            <w:tcBorders>
              <w:bottom w:val="single" w:sz="4" w:space="0" w:color="auto"/>
            </w:tcBorders>
          </w:tcPr>
          <w:p w14:paraId="30E87976" w14:textId="77777777" w:rsidR="00BC0DD9" w:rsidRPr="00836B0F" w:rsidRDefault="00BC0DD9" w:rsidP="00AD08AA">
            <w:r w:rsidRPr="00836B0F">
              <w:t>Sanquianga</w:t>
            </w:r>
          </w:p>
        </w:tc>
      </w:tr>
      <w:tr w:rsidR="00BC0DD9" w:rsidRPr="00836B0F" w14:paraId="65D2DE4D" w14:textId="77777777" w:rsidTr="00C77313">
        <w:trPr>
          <w:trHeight w:val="170"/>
        </w:trPr>
        <w:tc>
          <w:tcPr>
            <w:tcW w:w="0" w:type="auto"/>
            <w:tcBorders>
              <w:top w:val="single" w:sz="4" w:space="0" w:color="auto"/>
            </w:tcBorders>
            <w:noWrap/>
            <w:hideMark/>
          </w:tcPr>
          <w:p w14:paraId="4D456F2D" w14:textId="77777777" w:rsidR="00BC0DD9" w:rsidRPr="00836B0F" w:rsidRDefault="00BC0DD9" w:rsidP="00AD08AA">
            <w:pPr>
              <w:rPr>
                <w:lang w:val="en-US"/>
              </w:rPr>
            </w:pPr>
            <w:proofErr w:type="spellStart"/>
            <w:r w:rsidRPr="00836B0F">
              <w:t>Bacillariophyceae</w:t>
            </w:r>
            <w:proofErr w:type="spellEnd"/>
          </w:p>
        </w:tc>
        <w:tc>
          <w:tcPr>
            <w:tcW w:w="1708" w:type="dxa"/>
            <w:tcBorders>
              <w:top w:val="single" w:sz="4" w:space="0" w:color="auto"/>
            </w:tcBorders>
          </w:tcPr>
          <w:p w14:paraId="7BC6DD79" w14:textId="77777777" w:rsidR="00BC0DD9" w:rsidRPr="00836B0F" w:rsidRDefault="00BC0DD9" w:rsidP="00AD08AA"/>
        </w:tc>
        <w:tc>
          <w:tcPr>
            <w:tcW w:w="1560" w:type="dxa"/>
            <w:tcBorders>
              <w:top w:val="single" w:sz="4" w:space="0" w:color="auto"/>
            </w:tcBorders>
          </w:tcPr>
          <w:p w14:paraId="172B59C7" w14:textId="77777777" w:rsidR="00BC0DD9" w:rsidRPr="00836B0F" w:rsidRDefault="00BC0DD9" w:rsidP="00AD08AA"/>
        </w:tc>
        <w:tc>
          <w:tcPr>
            <w:tcW w:w="1984" w:type="dxa"/>
            <w:tcBorders>
              <w:top w:val="single" w:sz="4" w:space="0" w:color="auto"/>
            </w:tcBorders>
          </w:tcPr>
          <w:p w14:paraId="751FF3A4" w14:textId="77777777" w:rsidR="00BC0DD9" w:rsidRPr="00836B0F" w:rsidRDefault="00BC0DD9" w:rsidP="00AD08AA"/>
        </w:tc>
      </w:tr>
      <w:tr w:rsidR="00BC0DD9" w:rsidRPr="00836B0F" w14:paraId="4E335780" w14:textId="77777777" w:rsidTr="00C77313">
        <w:trPr>
          <w:trHeight w:val="170"/>
        </w:trPr>
        <w:tc>
          <w:tcPr>
            <w:tcW w:w="0" w:type="auto"/>
            <w:noWrap/>
            <w:hideMark/>
          </w:tcPr>
          <w:p w14:paraId="65A71666" w14:textId="77777777" w:rsidR="00BC0DD9" w:rsidRPr="00836B0F" w:rsidRDefault="00BC0DD9" w:rsidP="00AD08AA">
            <w:proofErr w:type="spellStart"/>
            <w:r w:rsidRPr="00836B0F">
              <w:t>Asterolamprales</w:t>
            </w:r>
            <w:proofErr w:type="spellEnd"/>
          </w:p>
        </w:tc>
        <w:tc>
          <w:tcPr>
            <w:tcW w:w="1708" w:type="dxa"/>
          </w:tcPr>
          <w:p w14:paraId="56132C82" w14:textId="77777777" w:rsidR="00BC0DD9" w:rsidRPr="00836B0F" w:rsidRDefault="00BC0DD9" w:rsidP="00AD08AA"/>
        </w:tc>
        <w:tc>
          <w:tcPr>
            <w:tcW w:w="1560" w:type="dxa"/>
          </w:tcPr>
          <w:p w14:paraId="389F4ED2" w14:textId="77777777" w:rsidR="00BC0DD9" w:rsidRPr="00836B0F" w:rsidRDefault="00BC0DD9" w:rsidP="00AD08AA"/>
        </w:tc>
        <w:tc>
          <w:tcPr>
            <w:tcW w:w="1984" w:type="dxa"/>
          </w:tcPr>
          <w:p w14:paraId="529F8EBA" w14:textId="77777777" w:rsidR="00BC0DD9" w:rsidRPr="00836B0F" w:rsidRDefault="00BC0DD9" w:rsidP="00AD08AA"/>
        </w:tc>
      </w:tr>
      <w:tr w:rsidR="00BC0DD9" w:rsidRPr="00836B0F" w14:paraId="1EAFCF1C" w14:textId="77777777" w:rsidTr="00C77313">
        <w:trPr>
          <w:trHeight w:val="170"/>
        </w:trPr>
        <w:tc>
          <w:tcPr>
            <w:tcW w:w="0" w:type="auto"/>
            <w:noWrap/>
            <w:hideMark/>
          </w:tcPr>
          <w:p w14:paraId="22B0B2DA" w14:textId="77777777" w:rsidR="00BC0DD9" w:rsidRPr="00836B0F" w:rsidRDefault="00BC0DD9" w:rsidP="00AD08AA">
            <w:proofErr w:type="spellStart"/>
            <w:r w:rsidRPr="00836B0F">
              <w:t>Asteromphalus</w:t>
            </w:r>
            <w:proofErr w:type="spellEnd"/>
            <w:r w:rsidRPr="00836B0F">
              <w:t xml:space="preserve"> </w:t>
            </w:r>
          </w:p>
        </w:tc>
        <w:tc>
          <w:tcPr>
            <w:tcW w:w="1708" w:type="dxa"/>
          </w:tcPr>
          <w:p w14:paraId="6FCA1781" w14:textId="77777777" w:rsidR="00BC0DD9" w:rsidRPr="00836B0F" w:rsidRDefault="00BC0DD9" w:rsidP="00AD08AA">
            <w:r w:rsidRPr="00836B0F">
              <w:t>+</w:t>
            </w:r>
          </w:p>
        </w:tc>
        <w:tc>
          <w:tcPr>
            <w:tcW w:w="1560" w:type="dxa"/>
          </w:tcPr>
          <w:p w14:paraId="36F4A68D" w14:textId="77777777" w:rsidR="00BC0DD9" w:rsidRPr="00836B0F" w:rsidRDefault="00BC0DD9" w:rsidP="00AD08AA"/>
        </w:tc>
        <w:tc>
          <w:tcPr>
            <w:tcW w:w="1984" w:type="dxa"/>
          </w:tcPr>
          <w:p w14:paraId="62A63E45" w14:textId="77777777" w:rsidR="00BC0DD9" w:rsidRPr="00836B0F" w:rsidRDefault="00BC0DD9" w:rsidP="00AD08AA">
            <w:r w:rsidRPr="00836B0F">
              <w:t>+</w:t>
            </w:r>
          </w:p>
        </w:tc>
      </w:tr>
      <w:tr w:rsidR="00BC0DD9" w:rsidRPr="00836B0F" w14:paraId="63111491" w14:textId="77777777" w:rsidTr="00C77313">
        <w:trPr>
          <w:trHeight w:val="170"/>
        </w:trPr>
        <w:tc>
          <w:tcPr>
            <w:tcW w:w="0" w:type="auto"/>
            <w:noWrap/>
            <w:hideMark/>
          </w:tcPr>
          <w:p w14:paraId="59A92A2E" w14:textId="77777777" w:rsidR="00BC0DD9" w:rsidRPr="00836B0F" w:rsidRDefault="00BC0DD9" w:rsidP="00AD08AA">
            <w:proofErr w:type="spellStart"/>
            <w:r w:rsidRPr="00836B0F">
              <w:t>Asteromphalus</w:t>
            </w:r>
            <w:proofErr w:type="spellEnd"/>
            <w:r w:rsidRPr="00836B0F">
              <w:t xml:space="preserve"> </w:t>
            </w:r>
            <w:proofErr w:type="spellStart"/>
            <w:r w:rsidRPr="00836B0F">
              <w:t>flabellatus</w:t>
            </w:r>
            <w:proofErr w:type="spellEnd"/>
          </w:p>
        </w:tc>
        <w:tc>
          <w:tcPr>
            <w:tcW w:w="1708" w:type="dxa"/>
          </w:tcPr>
          <w:p w14:paraId="49C40BB7" w14:textId="77777777" w:rsidR="00BC0DD9" w:rsidRPr="00836B0F" w:rsidRDefault="00BC0DD9" w:rsidP="00AD08AA"/>
        </w:tc>
        <w:tc>
          <w:tcPr>
            <w:tcW w:w="1560" w:type="dxa"/>
          </w:tcPr>
          <w:p w14:paraId="01023FA1" w14:textId="77777777" w:rsidR="00BC0DD9" w:rsidRPr="00836B0F" w:rsidRDefault="00BC0DD9" w:rsidP="00AD08AA">
            <w:r w:rsidRPr="00836B0F">
              <w:t>+</w:t>
            </w:r>
          </w:p>
        </w:tc>
        <w:tc>
          <w:tcPr>
            <w:tcW w:w="1984" w:type="dxa"/>
          </w:tcPr>
          <w:p w14:paraId="4E4FB64A" w14:textId="77777777" w:rsidR="00BC0DD9" w:rsidRPr="00836B0F" w:rsidRDefault="00BC0DD9" w:rsidP="00AD08AA">
            <w:r w:rsidRPr="00836B0F">
              <w:t>+</w:t>
            </w:r>
          </w:p>
        </w:tc>
      </w:tr>
      <w:tr w:rsidR="00BC0DD9" w:rsidRPr="00836B0F" w14:paraId="1AFD8C6F" w14:textId="77777777" w:rsidTr="00C77313">
        <w:trPr>
          <w:trHeight w:val="170"/>
        </w:trPr>
        <w:tc>
          <w:tcPr>
            <w:tcW w:w="0" w:type="auto"/>
            <w:noWrap/>
            <w:hideMark/>
          </w:tcPr>
          <w:p w14:paraId="214EE242" w14:textId="77777777" w:rsidR="00BC0DD9" w:rsidRPr="00836B0F" w:rsidRDefault="00BC0DD9" w:rsidP="00AD08AA">
            <w:proofErr w:type="spellStart"/>
            <w:r w:rsidRPr="00836B0F">
              <w:t>Bacillariales</w:t>
            </w:r>
            <w:proofErr w:type="spellEnd"/>
          </w:p>
        </w:tc>
        <w:tc>
          <w:tcPr>
            <w:tcW w:w="1708" w:type="dxa"/>
          </w:tcPr>
          <w:p w14:paraId="6A4AC0CF" w14:textId="77777777" w:rsidR="00BC0DD9" w:rsidRPr="00836B0F" w:rsidRDefault="00BC0DD9" w:rsidP="00AD08AA"/>
        </w:tc>
        <w:tc>
          <w:tcPr>
            <w:tcW w:w="1560" w:type="dxa"/>
          </w:tcPr>
          <w:p w14:paraId="50D3C64D" w14:textId="77777777" w:rsidR="00BC0DD9" w:rsidRPr="00836B0F" w:rsidRDefault="00BC0DD9" w:rsidP="00AD08AA"/>
        </w:tc>
        <w:tc>
          <w:tcPr>
            <w:tcW w:w="1984" w:type="dxa"/>
          </w:tcPr>
          <w:p w14:paraId="676B5089" w14:textId="77777777" w:rsidR="00BC0DD9" w:rsidRPr="00836B0F" w:rsidRDefault="00BC0DD9" w:rsidP="00AD08AA"/>
        </w:tc>
      </w:tr>
      <w:tr w:rsidR="00BC0DD9" w:rsidRPr="00836B0F" w14:paraId="0C764303" w14:textId="77777777" w:rsidTr="00C77313">
        <w:trPr>
          <w:trHeight w:val="170"/>
        </w:trPr>
        <w:tc>
          <w:tcPr>
            <w:tcW w:w="0" w:type="auto"/>
            <w:noWrap/>
            <w:hideMark/>
          </w:tcPr>
          <w:p w14:paraId="0C01510C" w14:textId="77777777" w:rsidR="00BC0DD9" w:rsidRPr="00836B0F" w:rsidRDefault="00BC0DD9" w:rsidP="00AD08AA">
            <w:proofErr w:type="spellStart"/>
            <w:r w:rsidRPr="00836B0F">
              <w:t>Bacillaria</w:t>
            </w:r>
            <w:proofErr w:type="spellEnd"/>
            <w:r w:rsidRPr="00836B0F">
              <w:t xml:space="preserve"> </w:t>
            </w:r>
            <w:proofErr w:type="spellStart"/>
            <w:r w:rsidRPr="00836B0F">
              <w:t>paxillifera</w:t>
            </w:r>
            <w:proofErr w:type="spellEnd"/>
          </w:p>
        </w:tc>
        <w:tc>
          <w:tcPr>
            <w:tcW w:w="1708" w:type="dxa"/>
          </w:tcPr>
          <w:p w14:paraId="298F0138" w14:textId="77777777" w:rsidR="00BC0DD9" w:rsidRPr="00836B0F" w:rsidRDefault="00BC0DD9" w:rsidP="00AD08AA">
            <w:r w:rsidRPr="00836B0F">
              <w:t>+</w:t>
            </w:r>
          </w:p>
        </w:tc>
        <w:tc>
          <w:tcPr>
            <w:tcW w:w="1560" w:type="dxa"/>
          </w:tcPr>
          <w:p w14:paraId="6E2E7C3C" w14:textId="77777777" w:rsidR="00BC0DD9" w:rsidRPr="00836B0F" w:rsidRDefault="00BC0DD9" w:rsidP="00AD08AA">
            <w:r w:rsidRPr="00836B0F">
              <w:t>+</w:t>
            </w:r>
          </w:p>
        </w:tc>
        <w:tc>
          <w:tcPr>
            <w:tcW w:w="1984" w:type="dxa"/>
          </w:tcPr>
          <w:p w14:paraId="08610129" w14:textId="77777777" w:rsidR="00BC0DD9" w:rsidRPr="00836B0F" w:rsidRDefault="00BC0DD9" w:rsidP="00AD08AA">
            <w:r w:rsidRPr="00836B0F">
              <w:t>+</w:t>
            </w:r>
          </w:p>
        </w:tc>
      </w:tr>
      <w:tr w:rsidR="00BC0DD9" w:rsidRPr="00836B0F" w14:paraId="144872AC" w14:textId="77777777" w:rsidTr="00C77313">
        <w:trPr>
          <w:trHeight w:val="170"/>
        </w:trPr>
        <w:tc>
          <w:tcPr>
            <w:tcW w:w="0" w:type="auto"/>
            <w:noWrap/>
            <w:hideMark/>
          </w:tcPr>
          <w:p w14:paraId="2FF577A6" w14:textId="77777777" w:rsidR="00BC0DD9" w:rsidRPr="00836B0F" w:rsidRDefault="00BC0DD9" w:rsidP="00AD08AA">
            <w:proofErr w:type="spellStart"/>
            <w:proofErr w:type="gramStart"/>
            <w:r w:rsidRPr="00836B0F">
              <w:t>Nitzschia</w:t>
            </w:r>
            <w:proofErr w:type="spellEnd"/>
            <w:r w:rsidRPr="00836B0F">
              <w:t xml:space="preserve">  </w:t>
            </w:r>
            <w:proofErr w:type="spellStart"/>
            <w:r w:rsidRPr="00836B0F">
              <w:t>sp</w:t>
            </w:r>
            <w:proofErr w:type="spellEnd"/>
            <w:proofErr w:type="gramEnd"/>
          </w:p>
        </w:tc>
        <w:tc>
          <w:tcPr>
            <w:tcW w:w="1708" w:type="dxa"/>
          </w:tcPr>
          <w:p w14:paraId="76FBDF90" w14:textId="77777777" w:rsidR="00BC0DD9" w:rsidRPr="00836B0F" w:rsidRDefault="00BC0DD9" w:rsidP="00AD08AA">
            <w:r w:rsidRPr="00836B0F">
              <w:t>+</w:t>
            </w:r>
          </w:p>
        </w:tc>
        <w:tc>
          <w:tcPr>
            <w:tcW w:w="1560" w:type="dxa"/>
          </w:tcPr>
          <w:p w14:paraId="37BC835C" w14:textId="77777777" w:rsidR="00BC0DD9" w:rsidRPr="00836B0F" w:rsidRDefault="00BC0DD9" w:rsidP="00AD08AA"/>
        </w:tc>
        <w:tc>
          <w:tcPr>
            <w:tcW w:w="1984" w:type="dxa"/>
          </w:tcPr>
          <w:p w14:paraId="56083790" w14:textId="77777777" w:rsidR="00BC0DD9" w:rsidRPr="00836B0F" w:rsidRDefault="00BC0DD9" w:rsidP="00AD08AA">
            <w:r w:rsidRPr="00836B0F">
              <w:t>+</w:t>
            </w:r>
          </w:p>
        </w:tc>
      </w:tr>
      <w:tr w:rsidR="00BC0DD9" w:rsidRPr="00836B0F" w14:paraId="1BDB2361" w14:textId="77777777" w:rsidTr="00C77313">
        <w:trPr>
          <w:trHeight w:val="170"/>
        </w:trPr>
        <w:tc>
          <w:tcPr>
            <w:tcW w:w="0" w:type="auto"/>
            <w:noWrap/>
            <w:hideMark/>
          </w:tcPr>
          <w:p w14:paraId="3A63DE6B" w14:textId="77777777" w:rsidR="00BC0DD9" w:rsidRPr="00836B0F" w:rsidRDefault="00BC0DD9" w:rsidP="00AD08AA">
            <w:proofErr w:type="spellStart"/>
            <w:r w:rsidRPr="00836B0F">
              <w:t>Nitzschia</w:t>
            </w:r>
            <w:proofErr w:type="spellEnd"/>
            <w:r w:rsidRPr="00836B0F">
              <w:t xml:space="preserve"> </w:t>
            </w:r>
            <w:proofErr w:type="spellStart"/>
            <w:r w:rsidRPr="00836B0F">
              <w:t>closterium</w:t>
            </w:r>
            <w:proofErr w:type="spellEnd"/>
          </w:p>
        </w:tc>
        <w:tc>
          <w:tcPr>
            <w:tcW w:w="1708" w:type="dxa"/>
          </w:tcPr>
          <w:p w14:paraId="24586F9C" w14:textId="77777777" w:rsidR="00BC0DD9" w:rsidRPr="00836B0F" w:rsidRDefault="00BC0DD9" w:rsidP="00AD08AA"/>
        </w:tc>
        <w:tc>
          <w:tcPr>
            <w:tcW w:w="1560" w:type="dxa"/>
          </w:tcPr>
          <w:p w14:paraId="6FBE8B1C" w14:textId="77777777" w:rsidR="00BC0DD9" w:rsidRPr="00836B0F" w:rsidRDefault="00BC0DD9" w:rsidP="00AD08AA"/>
        </w:tc>
        <w:tc>
          <w:tcPr>
            <w:tcW w:w="1984" w:type="dxa"/>
          </w:tcPr>
          <w:p w14:paraId="7BEBB066" w14:textId="77777777" w:rsidR="00BC0DD9" w:rsidRPr="00836B0F" w:rsidRDefault="00BC0DD9" w:rsidP="00AD08AA">
            <w:r w:rsidRPr="00836B0F">
              <w:t>+</w:t>
            </w:r>
          </w:p>
        </w:tc>
      </w:tr>
      <w:tr w:rsidR="00BC0DD9" w:rsidRPr="00836B0F" w14:paraId="4434F5CB" w14:textId="77777777" w:rsidTr="00C77313">
        <w:trPr>
          <w:trHeight w:val="170"/>
        </w:trPr>
        <w:tc>
          <w:tcPr>
            <w:tcW w:w="0" w:type="auto"/>
            <w:noWrap/>
            <w:hideMark/>
          </w:tcPr>
          <w:p w14:paraId="40E9107D" w14:textId="77777777" w:rsidR="00BC0DD9" w:rsidRPr="00836B0F" w:rsidRDefault="00BC0DD9" w:rsidP="00AD08AA">
            <w:proofErr w:type="spellStart"/>
            <w:r w:rsidRPr="00836B0F">
              <w:t>Nitzschia</w:t>
            </w:r>
            <w:proofErr w:type="spellEnd"/>
            <w:r w:rsidRPr="00836B0F">
              <w:t xml:space="preserve"> </w:t>
            </w:r>
            <w:proofErr w:type="spellStart"/>
            <w:r w:rsidRPr="00836B0F">
              <w:t>sigmaformis</w:t>
            </w:r>
            <w:proofErr w:type="spellEnd"/>
          </w:p>
        </w:tc>
        <w:tc>
          <w:tcPr>
            <w:tcW w:w="1708" w:type="dxa"/>
          </w:tcPr>
          <w:p w14:paraId="482A537E" w14:textId="77777777" w:rsidR="00BC0DD9" w:rsidRPr="00836B0F" w:rsidRDefault="00BC0DD9" w:rsidP="00AD08AA">
            <w:r w:rsidRPr="00836B0F">
              <w:t>+</w:t>
            </w:r>
          </w:p>
        </w:tc>
        <w:tc>
          <w:tcPr>
            <w:tcW w:w="1560" w:type="dxa"/>
          </w:tcPr>
          <w:p w14:paraId="1AD1D893" w14:textId="77777777" w:rsidR="00BC0DD9" w:rsidRPr="00836B0F" w:rsidRDefault="00BC0DD9" w:rsidP="00AD08AA">
            <w:r w:rsidRPr="00836B0F">
              <w:t>+</w:t>
            </w:r>
          </w:p>
        </w:tc>
        <w:tc>
          <w:tcPr>
            <w:tcW w:w="1984" w:type="dxa"/>
          </w:tcPr>
          <w:p w14:paraId="7F6E4408" w14:textId="77777777" w:rsidR="00BC0DD9" w:rsidRPr="00836B0F" w:rsidRDefault="00BC0DD9" w:rsidP="00AD08AA">
            <w:r w:rsidRPr="00836B0F">
              <w:t>+</w:t>
            </w:r>
          </w:p>
        </w:tc>
      </w:tr>
      <w:tr w:rsidR="00BC0DD9" w:rsidRPr="00836B0F" w14:paraId="02028AF6" w14:textId="77777777" w:rsidTr="00C77313">
        <w:trPr>
          <w:trHeight w:val="170"/>
        </w:trPr>
        <w:tc>
          <w:tcPr>
            <w:tcW w:w="0" w:type="auto"/>
            <w:noWrap/>
            <w:hideMark/>
          </w:tcPr>
          <w:p w14:paraId="3EC65592" w14:textId="77777777" w:rsidR="00BC0DD9" w:rsidRPr="00836B0F" w:rsidRDefault="00BC0DD9" w:rsidP="00AD08AA">
            <w:proofErr w:type="spellStart"/>
            <w:r w:rsidRPr="00836B0F">
              <w:t>Nitzschia</w:t>
            </w:r>
            <w:proofErr w:type="spellEnd"/>
            <w:r w:rsidRPr="00836B0F">
              <w:t xml:space="preserve"> sigmoidea</w:t>
            </w:r>
          </w:p>
        </w:tc>
        <w:tc>
          <w:tcPr>
            <w:tcW w:w="1708" w:type="dxa"/>
          </w:tcPr>
          <w:p w14:paraId="59CDA04C" w14:textId="77777777" w:rsidR="00BC0DD9" w:rsidRPr="00836B0F" w:rsidRDefault="00BC0DD9" w:rsidP="00AD08AA"/>
        </w:tc>
        <w:tc>
          <w:tcPr>
            <w:tcW w:w="1560" w:type="dxa"/>
          </w:tcPr>
          <w:p w14:paraId="408B70C8" w14:textId="77777777" w:rsidR="00BC0DD9" w:rsidRPr="00836B0F" w:rsidRDefault="00BC0DD9" w:rsidP="00AD08AA">
            <w:r w:rsidRPr="00836B0F">
              <w:t>+</w:t>
            </w:r>
          </w:p>
        </w:tc>
        <w:tc>
          <w:tcPr>
            <w:tcW w:w="1984" w:type="dxa"/>
          </w:tcPr>
          <w:p w14:paraId="40727515" w14:textId="77777777" w:rsidR="00BC0DD9" w:rsidRPr="00836B0F" w:rsidRDefault="00BC0DD9" w:rsidP="00AD08AA">
            <w:r w:rsidRPr="00836B0F">
              <w:t>+</w:t>
            </w:r>
          </w:p>
        </w:tc>
      </w:tr>
      <w:tr w:rsidR="00BC0DD9" w:rsidRPr="00836B0F" w14:paraId="2FF2976F" w14:textId="77777777" w:rsidTr="00C77313">
        <w:trPr>
          <w:trHeight w:val="170"/>
        </w:trPr>
        <w:tc>
          <w:tcPr>
            <w:tcW w:w="0" w:type="auto"/>
            <w:noWrap/>
            <w:hideMark/>
          </w:tcPr>
          <w:p w14:paraId="3699BB29" w14:textId="77777777" w:rsidR="00BC0DD9" w:rsidRPr="00836B0F" w:rsidRDefault="00BC0DD9" w:rsidP="00AD08AA">
            <w:proofErr w:type="spellStart"/>
            <w:r w:rsidRPr="00836B0F">
              <w:t>Pseudonitzschia</w:t>
            </w:r>
            <w:proofErr w:type="spellEnd"/>
            <w:r w:rsidRPr="00836B0F">
              <w:t xml:space="preserve"> </w:t>
            </w:r>
          </w:p>
        </w:tc>
        <w:tc>
          <w:tcPr>
            <w:tcW w:w="1708" w:type="dxa"/>
          </w:tcPr>
          <w:p w14:paraId="42ADEBCA" w14:textId="77777777" w:rsidR="00BC0DD9" w:rsidRPr="00836B0F" w:rsidRDefault="00BC0DD9" w:rsidP="00AD08AA">
            <w:r w:rsidRPr="00836B0F">
              <w:t>+</w:t>
            </w:r>
          </w:p>
        </w:tc>
        <w:tc>
          <w:tcPr>
            <w:tcW w:w="1560" w:type="dxa"/>
          </w:tcPr>
          <w:p w14:paraId="253B7156" w14:textId="77777777" w:rsidR="00BC0DD9" w:rsidRPr="00836B0F" w:rsidRDefault="00BC0DD9" w:rsidP="00AD08AA">
            <w:r w:rsidRPr="00836B0F">
              <w:t>+</w:t>
            </w:r>
          </w:p>
        </w:tc>
        <w:tc>
          <w:tcPr>
            <w:tcW w:w="1984" w:type="dxa"/>
          </w:tcPr>
          <w:p w14:paraId="7477B89F" w14:textId="77777777" w:rsidR="00BC0DD9" w:rsidRPr="00836B0F" w:rsidRDefault="00BC0DD9" w:rsidP="00AD08AA"/>
        </w:tc>
      </w:tr>
      <w:tr w:rsidR="00BC0DD9" w:rsidRPr="00836B0F" w14:paraId="195DC7AE" w14:textId="77777777" w:rsidTr="00C77313">
        <w:trPr>
          <w:trHeight w:val="170"/>
        </w:trPr>
        <w:tc>
          <w:tcPr>
            <w:tcW w:w="0" w:type="auto"/>
            <w:noWrap/>
            <w:hideMark/>
          </w:tcPr>
          <w:p w14:paraId="08A857EB" w14:textId="77777777" w:rsidR="00BC0DD9" w:rsidRPr="00836B0F" w:rsidRDefault="00BC0DD9" w:rsidP="00AD08AA">
            <w:proofErr w:type="spellStart"/>
            <w:r w:rsidRPr="00836B0F">
              <w:t>Chaetocerotanae</w:t>
            </w:r>
            <w:proofErr w:type="spellEnd"/>
          </w:p>
        </w:tc>
        <w:tc>
          <w:tcPr>
            <w:tcW w:w="1708" w:type="dxa"/>
          </w:tcPr>
          <w:p w14:paraId="3D4176A3" w14:textId="77777777" w:rsidR="00BC0DD9" w:rsidRPr="00836B0F" w:rsidRDefault="00BC0DD9" w:rsidP="00AD08AA"/>
        </w:tc>
        <w:tc>
          <w:tcPr>
            <w:tcW w:w="1560" w:type="dxa"/>
          </w:tcPr>
          <w:p w14:paraId="137121C3" w14:textId="77777777" w:rsidR="00BC0DD9" w:rsidRPr="00836B0F" w:rsidRDefault="00BC0DD9" w:rsidP="00AD08AA"/>
        </w:tc>
        <w:tc>
          <w:tcPr>
            <w:tcW w:w="1984" w:type="dxa"/>
          </w:tcPr>
          <w:p w14:paraId="7628E172" w14:textId="77777777" w:rsidR="00BC0DD9" w:rsidRPr="00836B0F" w:rsidRDefault="00BC0DD9" w:rsidP="00AD08AA"/>
        </w:tc>
      </w:tr>
      <w:tr w:rsidR="00BC0DD9" w:rsidRPr="00836B0F" w14:paraId="4196A84F" w14:textId="77777777" w:rsidTr="00C77313">
        <w:trPr>
          <w:trHeight w:val="170"/>
        </w:trPr>
        <w:tc>
          <w:tcPr>
            <w:tcW w:w="0" w:type="auto"/>
            <w:noWrap/>
            <w:hideMark/>
          </w:tcPr>
          <w:p w14:paraId="3DC21C07" w14:textId="77777777" w:rsidR="00BC0DD9" w:rsidRPr="00836B0F" w:rsidRDefault="00BC0DD9" w:rsidP="00AD08AA">
            <w:proofErr w:type="spellStart"/>
            <w:r w:rsidRPr="00836B0F">
              <w:t>Bacteriastrum</w:t>
            </w:r>
            <w:proofErr w:type="spellEnd"/>
            <w:r w:rsidRPr="00836B0F">
              <w:t xml:space="preserve"> </w:t>
            </w:r>
            <w:proofErr w:type="spellStart"/>
            <w:r w:rsidRPr="00836B0F">
              <w:t>delicatulum</w:t>
            </w:r>
            <w:proofErr w:type="spellEnd"/>
          </w:p>
        </w:tc>
        <w:tc>
          <w:tcPr>
            <w:tcW w:w="1708" w:type="dxa"/>
          </w:tcPr>
          <w:p w14:paraId="5ABA0CC3" w14:textId="77777777" w:rsidR="00BC0DD9" w:rsidRPr="00836B0F" w:rsidRDefault="00BC0DD9" w:rsidP="00AD08AA">
            <w:r w:rsidRPr="00836B0F">
              <w:t>+</w:t>
            </w:r>
          </w:p>
        </w:tc>
        <w:tc>
          <w:tcPr>
            <w:tcW w:w="1560" w:type="dxa"/>
          </w:tcPr>
          <w:p w14:paraId="2E8874F9" w14:textId="77777777" w:rsidR="00BC0DD9" w:rsidRPr="00836B0F" w:rsidRDefault="00BC0DD9" w:rsidP="00AD08AA">
            <w:r w:rsidRPr="00836B0F">
              <w:t>+</w:t>
            </w:r>
          </w:p>
        </w:tc>
        <w:tc>
          <w:tcPr>
            <w:tcW w:w="1984" w:type="dxa"/>
          </w:tcPr>
          <w:p w14:paraId="43FC5005" w14:textId="77777777" w:rsidR="00BC0DD9" w:rsidRPr="00836B0F" w:rsidRDefault="00BC0DD9" w:rsidP="00AD08AA">
            <w:r w:rsidRPr="00836B0F">
              <w:t>+</w:t>
            </w:r>
          </w:p>
        </w:tc>
      </w:tr>
      <w:tr w:rsidR="00BC0DD9" w:rsidRPr="00836B0F" w14:paraId="1B6DB139" w14:textId="77777777" w:rsidTr="00C77313">
        <w:trPr>
          <w:trHeight w:val="170"/>
        </w:trPr>
        <w:tc>
          <w:tcPr>
            <w:tcW w:w="0" w:type="auto"/>
            <w:noWrap/>
            <w:hideMark/>
          </w:tcPr>
          <w:p w14:paraId="4BC3A608" w14:textId="77777777" w:rsidR="00BC0DD9" w:rsidRPr="00836B0F" w:rsidRDefault="00BC0DD9" w:rsidP="00AD08AA">
            <w:proofErr w:type="spellStart"/>
            <w:r w:rsidRPr="00836B0F">
              <w:t>Bacteriastrum</w:t>
            </w:r>
            <w:proofErr w:type="spellEnd"/>
            <w:r w:rsidRPr="00836B0F">
              <w:t xml:space="preserve"> </w:t>
            </w:r>
            <w:proofErr w:type="spellStart"/>
            <w:r w:rsidRPr="00836B0F">
              <w:t>furcatum</w:t>
            </w:r>
            <w:proofErr w:type="spellEnd"/>
          </w:p>
        </w:tc>
        <w:tc>
          <w:tcPr>
            <w:tcW w:w="1708" w:type="dxa"/>
          </w:tcPr>
          <w:p w14:paraId="2BC557C0" w14:textId="77777777" w:rsidR="00BC0DD9" w:rsidRPr="00836B0F" w:rsidRDefault="00BC0DD9" w:rsidP="00AD08AA"/>
        </w:tc>
        <w:tc>
          <w:tcPr>
            <w:tcW w:w="1560" w:type="dxa"/>
          </w:tcPr>
          <w:p w14:paraId="4CC4283B" w14:textId="77777777" w:rsidR="00BC0DD9" w:rsidRPr="00836B0F" w:rsidRDefault="00BC0DD9" w:rsidP="00AD08AA">
            <w:r w:rsidRPr="00836B0F">
              <w:t>+</w:t>
            </w:r>
          </w:p>
        </w:tc>
        <w:tc>
          <w:tcPr>
            <w:tcW w:w="1984" w:type="dxa"/>
          </w:tcPr>
          <w:p w14:paraId="1C484437" w14:textId="77777777" w:rsidR="00BC0DD9" w:rsidRPr="00836B0F" w:rsidRDefault="00BC0DD9" w:rsidP="00AD08AA"/>
        </w:tc>
      </w:tr>
      <w:tr w:rsidR="00BC0DD9" w:rsidRPr="00836B0F" w14:paraId="589D16A2" w14:textId="77777777" w:rsidTr="00C77313">
        <w:trPr>
          <w:trHeight w:val="170"/>
        </w:trPr>
        <w:tc>
          <w:tcPr>
            <w:tcW w:w="0" w:type="auto"/>
            <w:noWrap/>
            <w:hideMark/>
          </w:tcPr>
          <w:p w14:paraId="5A3496DF" w14:textId="77777777" w:rsidR="00BC0DD9" w:rsidRPr="00836B0F" w:rsidRDefault="00BC0DD9" w:rsidP="00AD08AA">
            <w:proofErr w:type="spellStart"/>
            <w:r w:rsidRPr="00836B0F">
              <w:t>Bacteriastrum</w:t>
            </w:r>
            <w:proofErr w:type="spellEnd"/>
            <w:r w:rsidRPr="00836B0F">
              <w:t xml:space="preserve"> </w:t>
            </w:r>
            <w:proofErr w:type="spellStart"/>
            <w:r w:rsidRPr="00836B0F">
              <w:t>hyalinum</w:t>
            </w:r>
            <w:proofErr w:type="spellEnd"/>
          </w:p>
        </w:tc>
        <w:tc>
          <w:tcPr>
            <w:tcW w:w="1708" w:type="dxa"/>
          </w:tcPr>
          <w:p w14:paraId="2E8CC793" w14:textId="77777777" w:rsidR="00BC0DD9" w:rsidRPr="00836B0F" w:rsidRDefault="00BC0DD9" w:rsidP="00AD08AA"/>
        </w:tc>
        <w:tc>
          <w:tcPr>
            <w:tcW w:w="1560" w:type="dxa"/>
          </w:tcPr>
          <w:p w14:paraId="69D10EB8" w14:textId="77777777" w:rsidR="00BC0DD9" w:rsidRPr="00836B0F" w:rsidRDefault="00BC0DD9" w:rsidP="00AD08AA">
            <w:r w:rsidRPr="00836B0F">
              <w:t>+</w:t>
            </w:r>
          </w:p>
        </w:tc>
        <w:tc>
          <w:tcPr>
            <w:tcW w:w="1984" w:type="dxa"/>
          </w:tcPr>
          <w:p w14:paraId="142E8B27" w14:textId="77777777" w:rsidR="00BC0DD9" w:rsidRPr="00836B0F" w:rsidRDefault="00BC0DD9" w:rsidP="00AD08AA">
            <w:r w:rsidRPr="00836B0F">
              <w:t>+</w:t>
            </w:r>
          </w:p>
        </w:tc>
      </w:tr>
      <w:tr w:rsidR="00BC0DD9" w:rsidRPr="00836B0F" w14:paraId="1B9FCCCB" w14:textId="77777777" w:rsidTr="00C77313">
        <w:trPr>
          <w:trHeight w:val="170"/>
        </w:trPr>
        <w:tc>
          <w:tcPr>
            <w:tcW w:w="0" w:type="auto"/>
            <w:noWrap/>
            <w:hideMark/>
          </w:tcPr>
          <w:p w14:paraId="1D7A18EC" w14:textId="77777777" w:rsidR="00BC0DD9" w:rsidRPr="00836B0F" w:rsidRDefault="00BC0DD9" w:rsidP="00AD08AA">
            <w:proofErr w:type="spellStart"/>
            <w:r w:rsidRPr="00836B0F">
              <w:t>Chaetoceros</w:t>
            </w:r>
            <w:proofErr w:type="spellEnd"/>
            <w:r w:rsidRPr="00836B0F">
              <w:t xml:space="preserve"> </w:t>
            </w:r>
            <w:proofErr w:type="spellStart"/>
            <w:r w:rsidRPr="00836B0F">
              <w:t>sp</w:t>
            </w:r>
            <w:proofErr w:type="spellEnd"/>
          </w:p>
        </w:tc>
        <w:tc>
          <w:tcPr>
            <w:tcW w:w="1708" w:type="dxa"/>
          </w:tcPr>
          <w:p w14:paraId="701AE7EE" w14:textId="77777777" w:rsidR="00BC0DD9" w:rsidRPr="00836B0F" w:rsidRDefault="00BC0DD9" w:rsidP="00AD08AA">
            <w:r w:rsidRPr="00836B0F">
              <w:t>+</w:t>
            </w:r>
          </w:p>
        </w:tc>
        <w:tc>
          <w:tcPr>
            <w:tcW w:w="1560" w:type="dxa"/>
          </w:tcPr>
          <w:p w14:paraId="53407944" w14:textId="77777777" w:rsidR="00BC0DD9" w:rsidRPr="00836B0F" w:rsidRDefault="00BC0DD9" w:rsidP="00AD08AA">
            <w:r w:rsidRPr="00836B0F">
              <w:t>+</w:t>
            </w:r>
          </w:p>
        </w:tc>
        <w:tc>
          <w:tcPr>
            <w:tcW w:w="1984" w:type="dxa"/>
          </w:tcPr>
          <w:p w14:paraId="6B78FD71" w14:textId="77777777" w:rsidR="00BC0DD9" w:rsidRPr="00836B0F" w:rsidRDefault="00BC0DD9" w:rsidP="00AD08AA">
            <w:r w:rsidRPr="00836B0F">
              <w:t>+</w:t>
            </w:r>
          </w:p>
        </w:tc>
      </w:tr>
      <w:tr w:rsidR="00BC0DD9" w:rsidRPr="00836B0F" w14:paraId="1878973C" w14:textId="77777777" w:rsidTr="00C77313">
        <w:trPr>
          <w:trHeight w:val="170"/>
        </w:trPr>
        <w:tc>
          <w:tcPr>
            <w:tcW w:w="0" w:type="auto"/>
            <w:noWrap/>
            <w:hideMark/>
          </w:tcPr>
          <w:p w14:paraId="5C803B38" w14:textId="77777777" w:rsidR="00BC0DD9" w:rsidRPr="00836B0F" w:rsidRDefault="00BC0DD9" w:rsidP="00AD08AA">
            <w:proofErr w:type="spellStart"/>
            <w:r w:rsidRPr="00836B0F">
              <w:t>Chaetoceros</w:t>
            </w:r>
            <w:proofErr w:type="spellEnd"/>
            <w:r w:rsidRPr="00836B0F">
              <w:t xml:space="preserve"> </w:t>
            </w:r>
            <w:proofErr w:type="spellStart"/>
            <w:r w:rsidRPr="00836B0F">
              <w:t>affinis</w:t>
            </w:r>
            <w:proofErr w:type="spellEnd"/>
          </w:p>
        </w:tc>
        <w:tc>
          <w:tcPr>
            <w:tcW w:w="1708" w:type="dxa"/>
          </w:tcPr>
          <w:p w14:paraId="3E6CCB61" w14:textId="77777777" w:rsidR="00BC0DD9" w:rsidRPr="00836B0F" w:rsidRDefault="00BC0DD9" w:rsidP="00AD08AA">
            <w:r w:rsidRPr="00836B0F">
              <w:t>+</w:t>
            </w:r>
          </w:p>
        </w:tc>
        <w:tc>
          <w:tcPr>
            <w:tcW w:w="1560" w:type="dxa"/>
          </w:tcPr>
          <w:p w14:paraId="6EC321A0" w14:textId="77777777" w:rsidR="00BC0DD9" w:rsidRPr="00836B0F" w:rsidRDefault="00BC0DD9" w:rsidP="00AD08AA"/>
        </w:tc>
        <w:tc>
          <w:tcPr>
            <w:tcW w:w="1984" w:type="dxa"/>
          </w:tcPr>
          <w:p w14:paraId="4EEDEBB6" w14:textId="77777777" w:rsidR="00BC0DD9" w:rsidRPr="00836B0F" w:rsidRDefault="00BC0DD9" w:rsidP="00AD08AA">
            <w:r w:rsidRPr="00836B0F">
              <w:t>+</w:t>
            </w:r>
          </w:p>
        </w:tc>
      </w:tr>
      <w:tr w:rsidR="00BC0DD9" w:rsidRPr="00836B0F" w14:paraId="23181783" w14:textId="77777777" w:rsidTr="00C77313">
        <w:trPr>
          <w:trHeight w:val="170"/>
        </w:trPr>
        <w:tc>
          <w:tcPr>
            <w:tcW w:w="0" w:type="auto"/>
            <w:noWrap/>
            <w:hideMark/>
          </w:tcPr>
          <w:p w14:paraId="654EA4C6" w14:textId="77777777" w:rsidR="00BC0DD9" w:rsidRPr="00836B0F" w:rsidRDefault="00BC0DD9" w:rsidP="00AD08AA">
            <w:proofErr w:type="spellStart"/>
            <w:r w:rsidRPr="00836B0F">
              <w:t>Chaetoceros</w:t>
            </w:r>
            <w:proofErr w:type="spellEnd"/>
            <w:r w:rsidRPr="00836B0F">
              <w:t xml:space="preserve"> </w:t>
            </w:r>
            <w:proofErr w:type="spellStart"/>
            <w:r w:rsidRPr="00836B0F">
              <w:t>brevis</w:t>
            </w:r>
            <w:proofErr w:type="spellEnd"/>
          </w:p>
        </w:tc>
        <w:tc>
          <w:tcPr>
            <w:tcW w:w="1708" w:type="dxa"/>
          </w:tcPr>
          <w:p w14:paraId="151420D1" w14:textId="77777777" w:rsidR="00BC0DD9" w:rsidRPr="00836B0F" w:rsidRDefault="00BC0DD9" w:rsidP="00AD08AA">
            <w:r w:rsidRPr="00836B0F">
              <w:t>+</w:t>
            </w:r>
          </w:p>
        </w:tc>
        <w:tc>
          <w:tcPr>
            <w:tcW w:w="1560" w:type="dxa"/>
          </w:tcPr>
          <w:p w14:paraId="403BA015" w14:textId="77777777" w:rsidR="00BC0DD9" w:rsidRPr="00836B0F" w:rsidRDefault="00BC0DD9" w:rsidP="00AD08AA">
            <w:r w:rsidRPr="00836B0F">
              <w:t>+</w:t>
            </w:r>
          </w:p>
        </w:tc>
        <w:tc>
          <w:tcPr>
            <w:tcW w:w="1984" w:type="dxa"/>
          </w:tcPr>
          <w:p w14:paraId="4A791B46" w14:textId="77777777" w:rsidR="00BC0DD9" w:rsidRPr="00836B0F" w:rsidRDefault="00BC0DD9" w:rsidP="00AD08AA">
            <w:r w:rsidRPr="00836B0F">
              <w:t>+</w:t>
            </w:r>
          </w:p>
        </w:tc>
      </w:tr>
      <w:tr w:rsidR="00BC0DD9" w:rsidRPr="00836B0F" w14:paraId="68069250" w14:textId="77777777" w:rsidTr="00C77313">
        <w:trPr>
          <w:trHeight w:val="170"/>
        </w:trPr>
        <w:tc>
          <w:tcPr>
            <w:tcW w:w="0" w:type="auto"/>
            <w:noWrap/>
            <w:hideMark/>
          </w:tcPr>
          <w:p w14:paraId="6E4AB037" w14:textId="77777777" w:rsidR="00BC0DD9" w:rsidRPr="00836B0F" w:rsidRDefault="00BC0DD9" w:rsidP="00AD08AA">
            <w:proofErr w:type="spellStart"/>
            <w:r w:rsidRPr="00836B0F">
              <w:t>Chaetoceros</w:t>
            </w:r>
            <w:proofErr w:type="spellEnd"/>
            <w:r w:rsidRPr="00836B0F">
              <w:t xml:space="preserve"> </w:t>
            </w:r>
            <w:proofErr w:type="spellStart"/>
            <w:r w:rsidRPr="00836B0F">
              <w:t>coarctatus</w:t>
            </w:r>
            <w:proofErr w:type="spellEnd"/>
          </w:p>
        </w:tc>
        <w:tc>
          <w:tcPr>
            <w:tcW w:w="1708" w:type="dxa"/>
          </w:tcPr>
          <w:p w14:paraId="42570D97" w14:textId="77777777" w:rsidR="00BC0DD9" w:rsidRPr="00836B0F" w:rsidRDefault="00BC0DD9" w:rsidP="00AD08AA"/>
        </w:tc>
        <w:tc>
          <w:tcPr>
            <w:tcW w:w="1560" w:type="dxa"/>
          </w:tcPr>
          <w:p w14:paraId="20B12B01" w14:textId="77777777" w:rsidR="00BC0DD9" w:rsidRPr="00836B0F" w:rsidRDefault="00BC0DD9" w:rsidP="00AD08AA">
            <w:r w:rsidRPr="00836B0F">
              <w:t>+</w:t>
            </w:r>
          </w:p>
        </w:tc>
        <w:tc>
          <w:tcPr>
            <w:tcW w:w="1984" w:type="dxa"/>
          </w:tcPr>
          <w:p w14:paraId="47CB9456" w14:textId="77777777" w:rsidR="00BC0DD9" w:rsidRPr="00836B0F" w:rsidRDefault="00BC0DD9" w:rsidP="00AD08AA"/>
        </w:tc>
      </w:tr>
      <w:tr w:rsidR="00BC0DD9" w:rsidRPr="00836B0F" w14:paraId="0F52FDEE" w14:textId="77777777" w:rsidTr="00C77313">
        <w:trPr>
          <w:trHeight w:val="170"/>
        </w:trPr>
        <w:tc>
          <w:tcPr>
            <w:tcW w:w="0" w:type="auto"/>
            <w:noWrap/>
            <w:hideMark/>
          </w:tcPr>
          <w:p w14:paraId="5F27F68E" w14:textId="77777777" w:rsidR="00BC0DD9" w:rsidRPr="00836B0F" w:rsidRDefault="00BC0DD9" w:rsidP="00AD08AA">
            <w:proofErr w:type="spellStart"/>
            <w:r w:rsidRPr="00836B0F">
              <w:t>Chaetoceros</w:t>
            </w:r>
            <w:proofErr w:type="spellEnd"/>
            <w:r w:rsidRPr="00836B0F">
              <w:t xml:space="preserve"> </w:t>
            </w:r>
            <w:proofErr w:type="spellStart"/>
            <w:r w:rsidRPr="00836B0F">
              <w:t>compressus</w:t>
            </w:r>
            <w:proofErr w:type="spellEnd"/>
          </w:p>
        </w:tc>
        <w:tc>
          <w:tcPr>
            <w:tcW w:w="1708" w:type="dxa"/>
          </w:tcPr>
          <w:p w14:paraId="1B2A8A38" w14:textId="77777777" w:rsidR="00BC0DD9" w:rsidRPr="00836B0F" w:rsidRDefault="00BC0DD9" w:rsidP="00AD08AA">
            <w:r w:rsidRPr="00836B0F">
              <w:t>+</w:t>
            </w:r>
          </w:p>
        </w:tc>
        <w:tc>
          <w:tcPr>
            <w:tcW w:w="1560" w:type="dxa"/>
          </w:tcPr>
          <w:p w14:paraId="4A0537A5" w14:textId="77777777" w:rsidR="00BC0DD9" w:rsidRPr="00836B0F" w:rsidRDefault="00BC0DD9" w:rsidP="00AD08AA">
            <w:r w:rsidRPr="00836B0F">
              <w:t>+</w:t>
            </w:r>
          </w:p>
        </w:tc>
        <w:tc>
          <w:tcPr>
            <w:tcW w:w="1984" w:type="dxa"/>
          </w:tcPr>
          <w:p w14:paraId="4534A2B6" w14:textId="77777777" w:rsidR="00BC0DD9" w:rsidRPr="00836B0F" w:rsidRDefault="00BC0DD9" w:rsidP="00AD08AA">
            <w:r w:rsidRPr="00836B0F">
              <w:t>+</w:t>
            </w:r>
          </w:p>
        </w:tc>
      </w:tr>
      <w:tr w:rsidR="00BC0DD9" w:rsidRPr="00836B0F" w14:paraId="6FFBF6A4" w14:textId="77777777" w:rsidTr="00C77313">
        <w:trPr>
          <w:trHeight w:val="170"/>
        </w:trPr>
        <w:tc>
          <w:tcPr>
            <w:tcW w:w="0" w:type="auto"/>
            <w:noWrap/>
            <w:hideMark/>
          </w:tcPr>
          <w:p w14:paraId="7DE456D1" w14:textId="77777777" w:rsidR="00BC0DD9" w:rsidRPr="00836B0F" w:rsidRDefault="00BC0DD9" w:rsidP="00AD08AA">
            <w:proofErr w:type="spellStart"/>
            <w:r w:rsidRPr="00836B0F">
              <w:t>Chaetoceros</w:t>
            </w:r>
            <w:proofErr w:type="spellEnd"/>
            <w:r w:rsidRPr="00836B0F">
              <w:t xml:space="preserve"> </w:t>
            </w:r>
            <w:proofErr w:type="spellStart"/>
            <w:r w:rsidRPr="00836B0F">
              <w:t>curvisetus</w:t>
            </w:r>
            <w:proofErr w:type="spellEnd"/>
          </w:p>
        </w:tc>
        <w:tc>
          <w:tcPr>
            <w:tcW w:w="1708" w:type="dxa"/>
          </w:tcPr>
          <w:p w14:paraId="3BE39B71" w14:textId="77777777" w:rsidR="00BC0DD9" w:rsidRPr="00836B0F" w:rsidRDefault="00BC0DD9" w:rsidP="00AD08AA"/>
        </w:tc>
        <w:tc>
          <w:tcPr>
            <w:tcW w:w="1560" w:type="dxa"/>
          </w:tcPr>
          <w:p w14:paraId="25CF2049" w14:textId="77777777" w:rsidR="00BC0DD9" w:rsidRPr="00836B0F" w:rsidRDefault="00BC0DD9" w:rsidP="00AD08AA">
            <w:r w:rsidRPr="00836B0F">
              <w:t>+</w:t>
            </w:r>
          </w:p>
        </w:tc>
        <w:tc>
          <w:tcPr>
            <w:tcW w:w="1984" w:type="dxa"/>
          </w:tcPr>
          <w:p w14:paraId="16164905" w14:textId="77777777" w:rsidR="00BC0DD9" w:rsidRPr="00836B0F" w:rsidRDefault="00BC0DD9" w:rsidP="00AD08AA">
            <w:r w:rsidRPr="00836B0F">
              <w:t>+</w:t>
            </w:r>
          </w:p>
        </w:tc>
      </w:tr>
      <w:tr w:rsidR="00BC0DD9" w:rsidRPr="00836B0F" w14:paraId="29282680" w14:textId="77777777" w:rsidTr="00C77313">
        <w:trPr>
          <w:trHeight w:val="170"/>
        </w:trPr>
        <w:tc>
          <w:tcPr>
            <w:tcW w:w="0" w:type="auto"/>
            <w:noWrap/>
            <w:hideMark/>
          </w:tcPr>
          <w:p w14:paraId="3031E9C4" w14:textId="77777777" w:rsidR="00BC0DD9" w:rsidRPr="00836B0F" w:rsidRDefault="00BC0DD9" w:rsidP="00AD08AA">
            <w:proofErr w:type="spellStart"/>
            <w:r w:rsidRPr="00836B0F">
              <w:t>Chaetoceros</w:t>
            </w:r>
            <w:proofErr w:type="spellEnd"/>
            <w:r w:rsidRPr="00836B0F">
              <w:t xml:space="preserve"> </w:t>
            </w:r>
            <w:proofErr w:type="spellStart"/>
            <w:r w:rsidRPr="00836B0F">
              <w:t>danicus</w:t>
            </w:r>
            <w:proofErr w:type="spellEnd"/>
          </w:p>
        </w:tc>
        <w:tc>
          <w:tcPr>
            <w:tcW w:w="1708" w:type="dxa"/>
          </w:tcPr>
          <w:p w14:paraId="05E1C52B" w14:textId="77777777" w:rsidR="00BC0DD9" w:rsidRPr="00836B0F" w:rsidRDefault="00BC0DD9" w:rsidP="00AD08AA">
            <w:r w:rsidRPr="00836B0F">
              <w:t>+</w:t>
            </w:r>
          </w:p>
        </w:tc>
        <w:tc>
          <w:tcPr>
            <w:tcW w:w="1560" w:type="dxa"/>
          </w:tcPr>
          <w:p w14:paraId="4155C89B" w14:textId="77777777" w:rsidR="00BC0DD9" w:rsidRPr="00836B0F" w:rsidRDefault="00BC0DD9" w:rsidP="00AD08AA">
            <w:r w:rsidRPr="00836B0F">
              <w:t>+</w:t>
            </w:r>
          </w:p>
        </w:tc>
        <w:tc>
          <w:tcPr>
            <w:tcW w:w="1984" w:type="dxa"/>
          </w:tcPr>
          <w:p w14:paraId="12FDAED0" w14:textId="77777777" w:rsidR="00BC0DD9" w:rsidRPr="00836B0F" w:rsidRDefault="00BC0DD9" w:rsidP="00AD08AA">
            <w:r w:rsidRPr="00836B0F">
              <w:t>+</w:t>
            </w:r>
          </w:p>
        </w:tc>
      </w:tr>
      <w:tr w:rsidR="00BC0DD9" w:rsidRPr="00836B0F" w14:paraId="22C9BADA" w14:textId="77777777" w:rsidTr="00C77313">
        <w:trPr>
          <w:trHeight w:val="170"/>
        </w:trPr>
        <w:tc>
          <w:tcPr>
            <w:tcW w:w="0" w:type="auto"/>
            <w:noWrap/>
            <w:hideMark/>
          </w:tcPr>
          <w:p w14:paraId="0459B42D" w14:textId="77777777" w:rsidR="00BC0DD9" w:rsidRPr="00836B0F" w:rsidRDefault="00BC0DD9" w:rsidP="00AD08AA">
            <w:proofErr w:type="spellStart"/>
            <w:r w:rsidRPr="00836B0F">
              <w:t>Chaetoceros</w:t>
            </w:r>
            <w:proofErr w:type="spellEnd"/>
            <w:r w:rsidRPr="00836B0F">
              <w:t xml:space="preserve"> </w:t>
            </w:r>
            <w:proofErr w:type="spellStart"/>
            <w:r w:rsidRPr="00836B0F">
              <w:t>debilis</w:t>
            </w:r>
            <w:proofErr w:type="spellEnd"/>
          </w:p>
        </w:tc>
        <w:tc>
          <w:tcPr>
            <w:tcW w:w="1708" w:type="dxa"/>
          </w:tcPr>
          <w:p w14:paraId="0061D441" w14:textId="77777777" w:rsidR="00BC0DD9" w:rsidRPr="00836B0F" w:rsidRDefault="00BC0DD9" w:rsidP="00AD08AA">
            <w:r w:rsidRPr="00836B0F">
              <w:t>+</w:t>
            </w:r>
          </w:p>
        </w:tc>
        <w:tc>
          <w:tcPr>
            <w:tcW w:w="1560" w:type="dxa"/>
          </w:tcPr>
          <w:p w14:paraId="4418740A" w14:textId="77777777" w:rsidR="00BC0DD9" w:rsidRPr="00836B0F" w:rsidRDefault="00BC0DD9" w:rsidP="00AD08AA">
            <w:r w:rsidRPr="00836B0F">
              <w:t>+</w:t>
            </w:r>
          </w:p>
        </w:tc>
        <w:tc>
          <w:tcPr>
            <w:tcW w:w="1984" w:type="dxa"/>
          </w:tcPr>
          <w:p w14:paraId="792886D6" w14:textId="77777777" w:rsidR="00BC0DD9" w:rsidRPr="00836B0F" w:rsidRDefault="00BC0DD9" w:rsidP="00AD08AA">
            <w:r w:rsidRPr="00836B0F">
              <w:t>+</w:t>
            </w:r>
          </w:p>
        </w:tc>
      </w:tr>
      <w:tr w:rsidR="00BC0DD9" w:rsidRPr="00836B0F" w14:paraId="6F0B71C6" w14:textId="77777777" w:rsidTr="00C77313">
        <w:trPr>
          <w:trHeight w:val="170"/>
        </w:trPr>
        <w:tc>
          <w:tcPr>
            <w:tcW w:w="0" w:type="auto"/>
            <w:noWrap/>
            <w:hideMark/>
          </w:tcPr>
          <w:p w14:paraId="30120175" w14:textId="77777777" w:rsidR="00BC0DD9" w:rsidRPr="00836B0F" w:rsidRDefault="00BC0DD9" w:rsidP="00AD08AA">
            <w:proofErr w:type="spellStart"/>
            <w:r w:rsidRPr="00836B0F">
              <w:t>Chaetoceros</w:t>
            </w:r>
            <w:proofErr w:type="spellEnd"/>
            <w:r w:rsidRPr="00836B0F">
              <w:t xml:space="preserve"> </w:t>
            </w:r>
            <w:proofErr w:type="spellStart"/>
            <w:r w:rsidRPr="00836B0F">
              <w:t>denticulatus</w:t>
            </w:r>
            <w:proofErr w:type="spellEnd"/>
          </w:p>
        </w:tc>
        <w:tc>
          <w:tcPr>
            <w:tcW w:w="1708" w:type="dxa"/>
          </w:tcPr>
          <w:p w14:paraId="3DCEAB30" w14:textId="77777777" w:rsidR="00BC0DD9" w:rsidRPr="00836B0F" w:rsidRDefault="00BC0DD9" w:rsidP="00AD08AA"/>
        </w:tc>
        <w:tc>
          <w:tcPr>
            <w:tcW w:w="1560" w:type="dxa"/>
          </w:tcPr>
          <w:p w14:paraId="3C8A276E" w14:textId="77777777" w:rsidR="00BC0DD9" w:rsidRPr="00836B0F" w:rsidRDefault="00BC0DD9" w:rsidP="00AD08AA">
            <w:r w:rsidRPr="00836B0F">
              <w:t>+</w:t>
            </w:r>
          </w:p>
        </w:tc>
        <w:tc>
          <w:tcPr>
            <w:tcW w:w="1984" w:type="dxa"/>
          </w:tcPr>
          <w:p w14:paraId="1B177C62" w14:textId="77777777" w:rsidR="00BC0DD9" w:rsidRPr="00836B0F" w:rsidRDefault="00BC0DD9" w:rsidP="00AD08AA"/>
        </w:tc>
      </w:tr>
      <w:tr w:rsidR="00BC0DD9" w:rsidRPr="00836B0F" w14:paraId="5916838E" w14:textId="77777777" w:rsidTr="00C77313">
        <w:trPr>
          <w:trHeight w:val="170"/>
        </w:trPr>
        <w:tc>
          <w:tcPr>
            <w:tcW w:w="0" w:type="auto"/>
            <w:noWrap/>
            <w:hideMark/>
          </w:tcPr>
          <w:p w14:paraId="25189F49" w14:textId="77777777" w:rsidR="00BC0DD9" w:rsidRPr="00836B0F" w:rsidRDefault="00BC0DD9" w:rsidP="00AD08AA">
            <w:proofErr w:type="spellStart"/>
            <w:r w:rsidRPr="00836B0F">
              <w:t>Chaetoceros</w:t>
            </w:r>
            <w:proofErr w:type="spellEnd"/>
            <w:r w:rsidRPr="00836B0F">
              <w:t xml:space="preserve"> </w:t>
            </w:r>
            <w:proofErr w:type="spellStart"/>
            <w:r w:rsidRPr="00836B0F">
              <w:t>diversus</w:t>
            </w:r>
            <w:proofErr w:type="spellEnd"/>
          </w:p>
        </w:tc>
        <w:tc>
          <w:tcPr>
            <w:tcW w:w="1708" w:type="dxa"/>
          </w:tcPr>
          <w:p w14:paraId="3CA36BCB" w14:textId="77777777" w:rsidR="00BC0DD9" w:rsidRPr="00836B0F" w:rsidRDefault="00BC0DD9" w:rsidP="00AD08AA">
            <w:r w:rsidRPr="00836B0F">
              <w:t>+</w:t>
            </w:r>
          </w:p>
        </w:tc>
        <w:tc>
          <w:tcPr>
            <w:tcW w:w="1560" w:type="dxa"/>
          </w:tcPr>
          <w:p w14:paraId="646B0E08" w14:textId="77777777" w:rsidR="00BC0DD9" w:rsidRPr="00836B0F" w:rsidRDefault="00BC0DD9" w:rsidP="00AD08AA">
            <w:r w:rsidRPr="00836B0F">
              <w:t>+</w:t>
            </w:r>
          </w:p>
        </w:tc>
        <w:tc>
          <w:tcPr>
            <w:tcW w:w="1984" w:type="dxa"/>
          </w:tcPr>
          <w:p w14:paraId="7A062717" w14:textId="77777777" w:rsidR="00BC0DD9" w:rsidRPr="00836B0F" w:rsidRDefault="00BC0DD9" w:rsidP="00AD08AA">
            <w:r w:rsidRPr="00836B0F">
              <w:t>+</w:t>
            </w:r>
          </w:p>
        </w:tc>
      </w:tr>
      <w:tr w:rsidR="00BC0DD9" w:rsidRPr="00836B0F" w14:paraId="369625DB" w14:textId="77777777" w:rsidTr="00C77313">
        <w:trPr>
          <w:trHeight w:val="170"/>
        </w:trPr>
        <w:tc>
          <w:tcPr>
            <w:tcW w:w="0" w:type="auto"/>
            <w:noWrap/>
            <w:hideMark/>
          </w:tcPr>
          <w:p w14:paraId="4FC1D57F" w14:textId="77777777" w:rsidR="00BC0DD9" w:rsidRPr="00836B0F" w:rsidRDefault="00BC0DD9" w:rsidP="00AD08AA">
            <w:proofErr w:type="spellStart"/>
            <w:r w:rsidRPr="00836B0F">
              <w:t>Chaetoceros</w:t>
            </w:r>
            <w:proofErr w:type="spellEnd"/>
            <w:r w:rsidRPr="00836B0F">
              <w:t xml:space="preserve"> </w:t>
            </w:r>
            <w:proofErr w:type="spellStart"/>
            <w:r w:rsidRPr="00836B0F">
              <w:t>lacinosus</w:t>
            </w:r>
            <w:proofErr w:type="spellEnd"/>
          </w:p>
        </w:tc>
        <w:tc>
          <w:tcPr>
            <w:tcW w:w="1708" w:type="dxa"/>
          </w:tcPr>
          <w:p w14:paraId="5A284D17" w14:textId="77777777" w:rsidR="00BC0DD9" w:rsidRPr="00836B0F" w:rsidRDefault="00BC0DD9" w:rsidP="00AD08AA">
            <w:r w:rsidRPr="00836B0F">
              <w:t>+</w:t>
            </w:r>
          </w:p>
        </w:tc>
        <w:tc>
          <w:tcPr>
            <w:tcW w:w="1560" w:type="dxa"/>
          </w:tcPr>
          <w:p w14:paraId="57225108" w14:textId="77777777" w:rsidR="00BC0DD9" w:rsidRPr="00836B0F" w:rsidRDefault="00BC0DD9" w:rsidP="00AD08AA">
            <w:r w:rsidRPr="00836B0F">
              <w:t>+</w:t>
            </w:r>
          </w:p>
        </w:tc>
        <w:tc>
          <w:tcPr>
            <w:tcW w:w="1984" w:type="dxa"/>
          </w:tcPr>
          <w:p w14:paraId="5A8B8C67" w14:textId="77777777" w:rsidR="00BC0DD9" w:rsidRPr="00836B0F" w:rsidRDefault="00BC0DD9" w:rsidP="00AD08AA">
            <w:r w:rsidRPr="00836B0F">
              <w:t>+</w:t>
            </w:r>
          </w:p>
        </w:tc>
      </w:tr>
      <w:tr w:rsidR="00BC0DD9" w:rsidRPr="00836B0F" w14:paraId="01C7025D" w14:textId="77777777" w:rsidTr="00C77313">
        <w:trPr>
          <w:trHeight w:val="170"/>
        </w:trPr>
        <w:tc>
          <w:tcPr>
            <w:tcW w:w="0" w:type="auto"/>
            <w:noWrap/>
            <w:hideMark/>
          </w:tcPr>
          <w:p w14:paraId="3937259D" w14:textId="77777777" w:rsidR="00BC0DD9" w:rsidRPr="00836B0F" w:rsidRDefault="00BC0DD9" w:rsidP="00AD08AA">
            <w:proofErr w:type="spellStart"/>
            <w:r w:rsidRPr="00836B0F">
              <w:t>Chaetoceros</w:t>
            </w:r>
            <w:proofErr w:type="spellEnd"/>
            <w:r w:rsidRPr="00836B0F">
              <w:t xml:space="preserve"> </w:t>
            </w:r>
            <w:proofErr w:type="spellStart"/>
            <w:r w:rsidRPr="00836B0F">
              <w:t>lorenzianus</w:t>
            </w:r>
            <w:proofErr w:type="spellEnd"/>
          </w:p>
        </w:tc>
        <w:tc>
          <w:tcPr>
            <w:tcW w:w="1708" w:type="dxa"/>
          </w:tcPr>
          <w:p w14:paraId="13AAD6D3" w14:textId="77777777" w:rsidR="00BC0DD9" w:rsidRPr="00836B0F" w:rsidRDefault="00BC0DD9" w:rsidP="00AD08AA">
            <w:r w:rsidRPr="00836B0F">
              <w:t>+</w:t>
            </w:r>
          </w:p>
        </w:tc>
        <w:tc>
          <w:tcPr>
            <w:tcW w:w="1560" w:type="dxa"/>
          </w:tcPr>
          <w:p w14:paraId="1C000784" w14:textId="77777777" w:rsidR="00BC0DD9" w:rsidRPr="00836B0F" w:rsidRDefault="00BC0DD9" w:rsidP="00AD08AA"/>
        </w:tc>
        <w:tc>
          <w:tcPr>
            <w:tcW w:w="1984" w:type="dxa"/>
          </w:tcPr>
          <w:p w14:paraId="482D0288" w14:textId="77777777" w:rsidR="00BC0DD9" w:rsidRPr="00836B0F" w:rsidRDefault="00BC0DD9" w:rsidP="00AD08AA">
            <w:r w:rsidRPr="00836B0F">
              <w:t>+</w:t>
            </w:r>
          </w:p>
        </w:tc>
      </w:tr>
      <w:tr w:rsidR="00BC0DD9" w:rsidRPr="00836B0F" w14:paraId="0AD1FD65" w14:textId="77777777" w:rsidTr="00C77313">
        <w:trPr>
          <w:trHeight w:val="170"/>
        </w:trPr>
        <w:tc>
          <w:tcPr>
            <w:tcW w:w="0" w:type="auto"/>
            <w:noWrap/>
            <w:hideMark/>
          </w:tcPr>
          <w:p w14:paraId="4AB24CED" w14:textId="77777777" w:rsidR="00BC0DD9" w:rsidRPr="00836B0F" w:rsidRDefault="00BC0DD9" w:rsidP="00AD08AA">
            <w:proofErr w:type="spellStart"/>
            <w:r w:rsidRPr="00836B0F">
              <w:t>Chaetoceros</w:t>
            </w:r>
            <w:proofErr w:type="spellEnd"/>
            <w:r w:rsidRPr="00836B0F">
              <w:t xml:space="preserve"> </w:t>
            </w:r>
            <w:proofErr w:type="spellStart"/>
            <w:r w:rsidRPr="00836B0F">
              <w:t>paradoxus</w:t>
            </w:r>
            <w:proofErr w:type="spellEnd"/>
          </w:p>
        </w:tc>
        <w:tc>
          <w:tcPr>
            <w:tcW w:w="1708" w:type="dxa"/>
          </w:tcPr>
          <w:p w14:paraId="353E0135" w14:textId="77777777" w:rsidR="00BC0DD9" w:rsidRPr="00836B0F" w:rsidRDefault="00BC0DD9" w:rsidP="00AD08AA">
            <w:r w:rsidRPr="00836B0F">
              <w:t>+</w:t>
            </w:r>
          </w:p>
        </w:tc>
        <w:tc>
          <w:tcPr>
            <w:tcW w:w="1560" w:type="dxa"/>
          </w:tcPr>
          <w:p w14:paraId="26C12852" w14:textId="77777777" w:rsidR="00BC0DD9" w:rsidRPr="00836B0F" w:rsidRDefault="00BC0DD9" w:rsidP="00AD08AA"/>
        </w:tc>
        <w:tc>
          <w:tcPr>
            <w:tcW w:w="1984" w:type="dxa"/>
          </w:tcPr>
          <w:p w14:paraId="5B349200" w14:textId="77777777" w:rsidR="00BC0DD9" w:rsidRPr="00836B0F" w:rsidRDefault="00BC0DD9" w:rsidP="00AD08AA"/>
        </w:tc>
      </w:tr>
      <w:tr w:rsidR="00BC0DD9" w:rsidRPr="00836B0F" w14:paraId="6856E624" w14:textId="77777777" w:rsidTr="00C77313">
        <w:trPr>
          <w:trHeight w:val="170"/>
        </w:trPr>
        <w:tc>
          <w:tcPr>
            <w:tcW w:w="0" w:type="auto"/>
            <w:noWrap/>
            <w:hideMark/>
          </w:tcPr>
          <w:p w14:paraId="34F2B4AE" w14:textId="77777777" w:rsidR="00BC0DD9" w:rsidRPr="00836B0F" w:rsidRDefault="00BC0DD9" w:rsidP="00AD08AA">
            <w:proofErr w:type="spellStart"/>
            <w:r w:rsidRPr="00836B0F">
              <w:t>Chaetoceros</w:t>
            </w:r>
            <w:proofErr w:type="spellEnd"/>
            <w:r w:rsidRPr="00836B0F">
              <w:t xml:space="preserve"> </w:t>
            </w:r>
            <w:proofErr w:type="spellStart"/>
            <w:r w:rsidRPr="00836B0F">
              <w:t>peruvianus</w:t>
            </w:r>
            <w:proofErr w:type="spellEnd"/>
          </w:p>
        </w:tc>
        <w:tc>
          <w:tcPr>
            <w:tcW w:w="1708" w:type="dxa"/>
          </w:tcPr>
          <w:p w14:paraId="5E0A3866" w14:textId="77777777" w:rsidR="00BC0DD9" w:rsidRPr="00836B0F" w:rsidRDefault="00BC0DD9" w:rsidP="00AD08AA">
            <w:r w:rsidRPr="00836B0F">
              <w:t>+</w:t>
            </w:r>
          </w:p>
        </w:tc>
        <w:tc>
          <w:tcPr>
            <w:tcW w:w="1560" w:type="dxa"/>
          </w:tcPr>
          <w:p w14:paraId="49227BF1" w14:textId="77777777" w:rsidR="00BC0DD9" w:rsidRPr="00836B0F" w:rsidRDefault="00BC0DD9" w:rsidP="00AD08AA">
            <w:r w:rsidRPr="00836B0F">
              <w:t>+</w:t>
            </w:r>
          </w:p>
        </w:tc>
        <w:tc>
          <w:tcPr>
            <w:tcW w:w="1984" w:type="dxa"/>
          </w:tcPr>
          <w:p w14:paraId="4AF9B30D" w14:textId="77777777" w:rsidR="00BC0DD9" w:rsidRPr="00836B0F" w:rsidRDefault="00BC0DD9" w:rsidP="00AD08AA">
            <w:r w:rsidRPr="00836B0F">
              <w:t>+</w:t>
            </w:r>
          </w:p>
        </w:tc>
      </w:tr>
      <w:tr w:rsidR="00BC0DD9" w:rsidRPr="00836B0F" w14:paraId="380C621E" w14:textId="77777777" w:rsidTr="00C77313">
        <w:trPr>
          <w:trHeight w:val="170"/>
        </w:trPr>
        <w:tc>
          <w:tcPr>
            <w:tcW w:w="0" w:type="auto"/>
            <w:noWrap/>
            <w:hideMark/>
          </w:tcPr>
          <w:p w14:paraId="68C7ECE9" w14:textId="77777777" w:rsidR="00BC0DD9" w:rsidRPr="00836B0F" w:rsidRDefault="00BC0DD9" w:rsidP="00AD08AA">
            <w:proofErr w:type="spellStart"/>
            <w:r w:rsidRPr="00836B0F">
              <w:t>Chaetoceros</w:t>
            </w:r>
            <w:proofErr w:type="spellEnd"/>
            <w:r w:rsidRPr="00836B0F">
              <w:t xml:space="preserve"> </w:t>
            </w:r>
            <w:proofErr w:type="spellStart"/>
            <w:r w:rsidRPr="00836B0F">
              <w:t>protuberans</w:t>
            </w:r>
            <w:proofErr w:type="spellEnd"/>
          </w:p>
        </w:tc>
        <w:tc>
          <w:tcPr>
            <w:tcW w:w="1708" w:type="dxa"/>
          </w:tcPr>
          <w:p w14:paraId="58D88DD2" w14:textId="77777777" w:rsidR="00BC0DD9" w:rsidRPr="00836B0F" w:rsidRDefault="00BC0DD9" w:rsidP="00AD08AA"/>
        </w:tc>
        <w:tc>
          <w:tcPr>
            <w:tcW w:w="1560" w:type="dxa"/>
          </w:tcPr>
          <w:p w14:paraId="06C58FB4" w14:textId="77777777" w:rsidR="00BC0DD9" w:rsidRPr="00836B0F" w:rsidRDefault="00BC0DD9" w:rsidP="00AD08AA">
            <w:r w:rsidRPr="00836B0F">
              <w:t>+</w:t>
            </w:r>
          </w:p>
        </w:tc>
        <w:tc>
          <w:tcPr>
            <w:tcW w:w="1984" w:type="dxa"/>
          </w:tcPr>
          <w:p w14:paraId="64269AC5" w14:textId="77777777" w:rsidR="00BC0DD9" w:rsidRPr="00836B0F" w:rsidRDefault="00BC0DD9" w:rsidP="00AD08AA">
            <w:r w:rsidRPr="00836B0F">
              <w:t>+</w:t>
            </w:r>
          </w:p>
        </w:tc>
      </w:tr>
      <w:tr w:rsidR="00BC0DD9" w:rsidRPr="00836B0F" w14:paraId="1A4FFA6D" w14:textId="77777777" w:rsidTr="00C77313">
        <w:trPr>
          <w:trHeight w:val="170"/>
        </w:trPr>
        <w:tc>
          <w:tcPr>
            <w:tcW w:w="0" w:type="auto"/>
            <w:noWrap/>
            <w:hideMark/>
          </w:tcPr>
          <w:p w14:paraId="4E1CD79D" w14:textId="77777777" w:rsidR="00BC0DD9" w:rsidRPr="00836B0F" w:rsidRDefault="00BC0DD9" w:rsidP="00AD08AA">
            <w:proofErr w:type="spellStart"/>
            <w:r w:rsidRPr="00836B0F">
              <w:t>Chaetoceros</w:t>
            </w:r>
            <w:proofErr w:type="spellEnd"/>
            <w:r w:rsidRPr="00836B0F">
              <w:t xml:space="preserve"> </w:t>
            </w:r>
            <w:proofErr w:type="spellStart"/>
            <w:r w:rsidRPr="00836B0F">
              <w:t>pseudocurvisetus</w:t>
            </w:r>
            <w:proofErr w:type="spellEnd"/>
          </w:p>
        </w:tc>
        <w:tc>
          <w:tcPr>
            <w:tcW w:w="1708" w:type="dxa"/>
          </w:tcPr>
          <w:p w14:paraId="43887D26" w14:textId="77777777" w:rsidR="00BC0DD9" w:rsidRPr="00836B0F" w:rsidRDefault="00BC0DD9" w:rsidP="00AD08AA">
            <w:r w:rsidRPr="00836B0F">
              <w:t>+</w:t>
            </w:r>
          </w:p>
        </w:tc>
        <w:tc>
          <w:tcPr>
            <w:tcW w:w="1560" w:type="dxa"/>
          </w:tcPr>
          <w:p w14:paraId="6635EFD9" w14:textId="77777777" w:rsidR="00BC0DD9" w:rsidRPr="00836B0F" w:rsidRDefault="00BC0DD9" w:rsidP="00AD08AA">
            <w:r w:rsidRPr="00836B0F">
              <w:t>+</w:t>
            </w:r>
          </w:p>
        </w:tc>
        <w:tc>
          <w:tcPr>
            <w:tcW w:w="1984" w:type="dxa"/>
          </w:tcPr>
          <w:p w14:paraId="3E3F37E4" w14:textId="77777777" w:rsidR="00BC0DD9" w:rsidRPr="00836B0F" w:rsidRDefault="00BC0DD9" w:rsidP="00AD08AA"/>
        </w:tc>
      </w:tr>
      <w:tr w:rsidR="00BC0DD9" w:rsidRPr="00836B0F" w14:paraId="5E76AE9A" w14:textId="77777777" w:rsidTr="00C77313">
        <w:trPr>
          <w:trHeight w:val="170"/>
        </w:trPr>
        <w:tc>
          <w:tcPr>
            <w:tcW w:w="0" w:type="auto"/>
            <w:noWrap/>
            <w:hideMark/>
          </w:tcPr>
          <w:p w14:paraId="0946DDD9" w14:textId="77777777" w:rsidR="00BC0DD9" w:rsidRPr="00836B0F" w:rsidRDefault="00BC0DD9" w:rsidP="00AD08AA">
            <w:proofErr w:type="spellStart"/>
            <w:r w:rsidRPr="00836B0F">
              <w:t>Chaetoceros</w:t>
            </w:r>
            <w:proofErr w:type="spellEnd"/>
            <w:r w:rsidRPr="00836B0F">
              <w:t xml:space="preserve"> </w:t>
            </w:r>
            <w:proofErr w:type="spellStart"/>
            <w:r w:rsidRPr="00836B0F">
              <w:t>radicans</w:t>
            </w:r>
            <w:proofErr w:type="spellEnd"/>
          </w:p>
        </w:tc>
        <w:tc>
          <w:tcPr>
            <w:tcW w:w="1708" w:type="dxa"/>
          </w:tcPr>
          <w:p w14:paraId="7EB994C9" w14:textId="77777777" w:rsidR="00BC0DD9" w:rsidRPr="00836B0F" w:rsidRDefault="00BC0DD9" w:rsidP="00AD08AA"/>
        </w:tc>
        <w:tc>
          <w:tcPr>
            <w:tcW w:w="1560" w:type="dxa"/>
          </w:tcPr>
          <w:p w14:paraId="308DE3BF" w14:textId="77777777" w:rsidR="00BC0DD9" w:rsidRPr="00836B0F" w:rsidRDefault="00BC0DD9" w:rsidP="00AD08AA">
            <w:r w:rsidRPr="00836B0F">
              <w:t>+</w:t>
            </w:r>
          </w:p>
        </w:tc>
        <w:tc>
          <w:tcPr>
            <w:tcW w:w="1984" w:type="dxa"/>
          </w:tcPr>
          <w:p w14:paraId="4E66F29F" w14:textId="77777777" w:rsidR="00BC0DD9" w:rsidRPr="00836B0F" w:rsidRDefault="00BC0DD9" w:rsidP="00AD08AA">
            <w:r w:rsidRPr="00836B0F">
              <w:t>+</w:t>
            </w:r>
          </w:p>
        </w:tc>
      </w:tr>
      <w:tr w:rsidR="00BC0DD9" w:rsidRPr="00836B0F" w14:paraId="5FCC82CC" w14:textId="77777777" w:rsidTr="00C77313">
        <w:trPr>
          <w:trHeight w:val="170"/>
        </w:trPr>
        <w:tc>
          <w:tcPr>
            <w:tcW w:w="0" w:type="auto"/>
            <w:noWrap/>
            <w:hideMark/>
          </w:tcPr>
          <w:p w14:paraId="0A1538EB" w14:textId="77777777" w:rsidR="00BC0DD9" w:rsidRPr="00836B0F" w:rsidRDefault="00BC0DD9" w:rsidP="00AD08AA">
            <w:proofErr w:type="spellStart"/>
            <w:r w:rsidRPr="00836B0F">
              <w:t>Chaetoceros</w:t>
            </w:r>
            <w:proofErr w:type="spellEnd"/>
            <w:r w:rsidRPr="00836B0F">
              <w:t xml:space="preserve"> </w:t>
            </w:r>
            <w:proofErr w:type="spellStart"/>
            <w:r w:rsidRPr="00836B0F">
              <w:t>subtilis</w:t>
            </w:r>
            <w:proofErr w:type="spellEnd"/>
          </w:p>
        </w:tc>
        <w:tc>
          <w:tcPr>
            <w:tcW w:w="1708" w:type="dxa"/>
          </w:tcPr>
          <w:p w14:paraId="6B354338" w14:textId="77777777" w:rsidR="00BC0DD9" w:rsidRPr="00836B0F" w:rsidRDefault="00BC0DD9" w:rsidP="00AD08AA">
            <w:r w:rsidRPr="00836B0F">
              <w:t>+</w:t>
            </w:r>
          </w:p>
        </w:tc>
        <w:tc>
          <w:tcPr>
            <w:tcW w:w="1560" w:type="dxa"/>
          </w:tcPr>
          <w:p w14:paraId="7560AFDB" w14:textId="77777777" w:rsidR="00BC0DD9" w:rsidRPr="00836B0F" w:rsidRDefault="00BC0DD9" w:rsidP="00AD08AA">
            <w:r w:rsidRPr="00836B0F">
              <w:t>+</w:t>
            </w:r>
          </w:p>
        </w:tc>
        <w:tc>
          <w:tcPr>
            <w:tcW w:w="1984" w:type="dxa"/>
          </w:tcPr>
          <w:p w14:paraId="19474FC9" w14:textId="77777777" w:rsidR="00BC0DD9" w:rsidRPr="00836B0F" w:rsidRDefault="00BC0DD9" w:rsidP="00AD08AA">
            <w:r w:rsidRPr="00836B0F">
              <w:t>+</w:t>
            </w:r>
          </w:p>
        </w:tc>
      </w:tr>
      <w:tr w:rsidR="00BC0DD9" w:rsidRPr="00836B0F" w14:paraId="0CAD66F4" w14:textId="77777777" w:rsidTr="00C77313">
        <w:trPr>
          <w:trHeight w:val="170"/>
        </w:trPr>
        <w:tc>
          <w:tcPr>
            <w:tcW w:w="0" w:type="auto"/>
            <w:noWrap/>
            <w:hideMark/>
          </w:tcPr>
          <w:p w14:paraId="43C2AF77" w14:textId="77777777" w:rsidR="00BC0DD9" w:rsidRPr="00836B0F" w:rsidRDefault="00BC0DD9" w:rsidP="00AD08AA">
            <w:proofErr w:type="spellStart"/>
            <w:r w:rsidRPr="00836B0F">
              <w:t>Coscinodiscales</w:t>
            </w:r>
            <w:proofErr w:type="spellEnd"/>
          </w:p>
        </w:tc>
        <w:tc>
          <w:tcPr>
            <w:tcW w:w="1708" w:type="dxa"/>
          </w:tcPr>
          <w:p w14:paraId="1ED23C87" w14:textId="77777777" w:rsidR="00BC0DD9" w:rsidRPr="00836B0F" w:rsidRDefault="00BC0DD9" w:rsidP="00AD08AA"/>
        </w:tc>
        <w:tc>
          <w:tcPr>
            <w:tcW w:w="1560" w:type="dxa"/>
          </w:tcPr>
          <w:p w14:paraId="0268C7C9" w14:textId="77777777" w:rsidR="00BC0DD9" w:rsidRPr="00836B0F" w:rsidRDefault="00BC0DD9" w:rsidP="00AD08AA"/>
        </w:tc>
        <w:tc>
          <w:tcPr>
            <w:tcW w:w="1984" w:type="dxa"/>
          </w:tcPr>
          <w:p w14:paraId="08C51B1A" w14:textId="77777777" w:rsidR="00BC0DD9" w:rsidRPr="00836B0F" w:rsidRDefault="00BC0DD9" w:rsidP="00AD08AA"/>
        </w:tc>
      </w:tr>
      <w:tr w:rsidR="00BC0DD9" w:rsidRPr="00836B0F" w14:paraId="73440D4D" w14:textId="77777777" w:rsidTr="00C77313">
        <w:trPr>
          <w:trHeight w:val="170"/>
        </w:trPr>
        <w:tc>
          <w:tcPr>
            <w:tcW w:w="0" w:type="auto"/>
            <w:noWrap/>
            <w:hideMark/>
          </w:tcPr>
          <w:p w14:paraId="73535314" w14:textId="77777777" w:rsidR="00BC0DD9" w:rsidRPr="00836B0F" w:rsidRDefault="00BC0DD9" w:rsidP="00AD08AA">
            <w:proofErr w:type="spellStart"/>
            <w:proofErr w:type="gramStart"/>
            <w:r w:rsidRPr="00836B0F">
              <w:t>Actinocyclus</w:t>
            </w:r>
            <w:proofErr w:type="spellEnd"/>
            <w:r w:rsidRPr="00836B0F">
              <w:t xml:space="preserve">  </w:t>
            </w:r>
            <w:proofErr w:type="spellStart"/>
            <w:r w:rsidRPr="00836B0F">
              <w:t>sp</w:t>
            </w:r>
            <w:proofErr w:type="spellEnd"/>
            <w:proofErr w:type="gramEnd"/>
          </w:p>
        </w:tc>
        <w:tc>
          <w:tcPr>
            <w:tcW w:w="1708" w:type="dxa"/>
          </w:tcPr>
          <w:p w14:paraId="5EA71CE7" w14:textId="77777777" w:rsidR="00BC0DD9" w:rsidRPr="00836B0F" w:rsidRDefault="00BC0DD9" w:rsidP="00AD08AA">
            <w:r w:rsidRPr="00836B0F">
              <w:t>+</w:t>
            </w:r>
          </w:p>
        </w:tc>
        <w:tc>
          <w:tcPr>
            <w:tcW w:w="1560" w:type="dxa"/>
          </w:tcPr>
          <w:p w14:paraId="4C0CBFC8" w14:textId="77777777" w:rsidR="00BC0DD9" w:rsidRPr="00836B0F" w:rsidRDefault="00BC0DD9" w:rsidP="00AD08AA">
            <w:r w:rsidRPr="00836B0F">
              <w:t>+</w:t>
            </w:r>
          </w:p>
        </w:tc>
        <w:tc>
          <w:tcPr>
            <w:tcW w:w="1984" w:type="dxa"/>
          </w:tcPr>
          <w:p w14:paraId="20262AC8" w14:textId="77777777" w:rsidR="00BC0DD9" w:rsidRPr="00836B0F" w:rsidRDefault="00BC0DD9" w:rsidP="00AD08AA"/>
        </w:tc>
      </w:tr>
      <w:tr w:rsidR="00BC0DD9" w:rsidRPr="00836B0F" w14:paraId="2001BBF8" w14:textId="77777777" w:rsidTr="00C77313">
        <w:trPr>
          <w:trHeight w:val="170"/>
        </w:trPr>
        <w:tc>
          <w:tcPr>
            <w:tcW w:w="0" w:type="auto"/>
            <w:noWrap/>
            <w:hideMark/>
          </w:tcPr>
          <w:p w14:paraId="14BF2A3A" w14:textId="77777777" w:rsidR="00BC0DD9" w:rsidRPr="00836B0F" w:rsidRDefault="00BC0DD9" w:rsidP="00AD08AA">
            <w:proofErr w:type="spellStart"/>
            <w:r w:rsidRPr="00836B0F">
              <w:t>Actinoptychus</w:t>
            </w:r>
            <w:proofErr w:type="spellEnd"/>
            <w:r w:rsidRPr="00836B0F">
              <w:t xml:space="preserve"> </w:t>
            </w:r>
            <w:proofErr w:type="spellStart"/>
            <w:r w:rsidRPr="00836B0F">
              <w:t>senarius</w:t>
            </w:r>
            <w:proofErr w:type="spellEnd"/>
          </w:p>
        </w:tc>
        <w:tc>
          <w:tcPr>
            <w:tcW w:w="1708" w:type="dxa"/>
          </w:tcPr>
          <w:p w14:paraId="04C3B23D" w14:textId="77777777" w:rsidR="00BC0DD9" w:rsidRPr="00836B0F" w:rsidRDefault="00BC0DD9" w:rsidP="00AD08AA">
            <w:r w:rsidRPr="00836B0F">
              <w:t>+</w:t>
            </w:r>
          </w:p>
        </w:tc>
        <w:tc>
          <w:tcPr>
            <w:tcW w:w="1560" w:type="dxa"/>
          </w:tcPr>
          <w:p w14:paraId="6299865B" w14:textId="77777777" w:rsidR="00BC0DD9" w:rsidRPr="00836B0F" w:rsidRDefault="00BC0DD9" w:rsidP="00AD08AA">
            <w:r w:rsidRPr="00836B0F">
              <w:t>+</w:t>
            </w:r>
          </w:p>
        </w:tc>
        <w:tc>
          <w:tcPr>
            <w:tcW w:w="1984" w:type="dxa"/>
          </w:tcPr>
          <w:p w14:paraId="36C433BD" w14:textId="77777777" w:rsidR="00BC0DD9" w:rsidRPr="00836B0F" w:rsidRDefault="00BC0DD9" w:rsidP="00AD08AA">
            <w:r w:rsidRPr="00836B0F">
              <w:t>+</w:t>
            </w:r>
          </w:p>
        </w:tc>
      </w:tr>
      <w:tr w:rsidR="00BC0DD9" w:rsidRPr="00836B0F" w14:paraId="11717EB8" w14:textId="77777777" w:rsidTr="00C77313">
        <w:trPr>
          <w:trHeight w:val="170"/>
        </w:trPr>
        <w:tc>
          <w:tcPr>
            <w:tcW w:w="0" w:type="auto"/>
            <w:noWrap/>
            <w:hideMark/>
          </w:tcPr>
          <w:p w14:paraId="7D94D88E" w14:textId="77777777" w:rsidR="00BC0DD9" w:rsidRPr="00836B0F" w:rsidRDefault="00BC0DD9" w:rsidP="00AD08AA">
            <w:proofErr w:type="spellStart"/>
            <w:r w:rsidRPr="00836B0F">
              <w:t>Aulacodiscus</w:t>
            </w:r>
            <w:proofErr w:type="spellEnd"/>
            <w:r w:rsidRPr="00836B0F">
              <w:t xml:space="preserve"> </w:t>
            </w:r>
            <w:proofErr w:type="spellStart"/>
            <w:r w:rsidRPr="00836B0F">
              <w:t>archangelskianus</w:t>
            </w:r>
            <w:proofErr w:type="spellEnd"/>
          </w:p>
        </w:tc>
        <w:tc>
          <w:tcPr>
            <w:tcW w:w="1708" w:type="dxa"/>
          </w:tcPr>
          <w:p w14:paraId="5244BA05" w14:textId="77777777" w:rsidR="00BC0DD9" w:rsidRPr="00836B0F" w:rsidRDefault="00BC0DD9" w:rsidP="00AD08AA"/>
        </w:tc>
        <w:tc>
          <w:tcPr>
            <w:tcW w:w="1560" w:type="dxa"/>
          </w:tcPr>
          <w:p w14:paraId="31A1242A" w14:textId="77777777" w:rsidR="00BC0DD9" w:rsidRPr="00836B0F" w:rsidRDefault="00BC0DD9" w:rsidP="00AD08AA">
            <w:r w:rsidRPr="00836B0F">
              <w:t>+</w:t>
            </w:r>
          </w:p>
        </w:tc>
        <w:tc>
          <w:tcPr>
            <w:tcW w:w="1984" w:type="dxa"/>
          </w:tcPr>
          <w:p w14:paraId="0DF52AA4" w14:textId="77777777" w:rsidR="00BC0DD9" w:rsidRPr="00836B0F" w:rsidRDefault="00BC0DD9" w:rsidP="00AD08AA">
            <w:r w:rsidRPr="00836B0F">
              <w:t>+</w:t>
            </w:r>
          </w:p>
        </w:tc>
      </w:tr>
      <w:tr w:rsidR="00BC0DD9" w:rsidRPr="00836B0F" w14:paraId="1287CD9F" w14:textId="77777777" w:rsidTr="00C77313">
        <w:trPr>
          <w:trHeight w:val="170"/>
        </w:trPr>
        <w:tc>
          <w:tcPr>
            <w:tcW w:w="0" w:type="auto"/>
            <w:noWrap/>
            <w:hideMark/>
          </w:tcPr>
          <w:p w14:paraId="4A17019B" w14:textId="77777777" w:rsidR="00BC0DD9" w:rsidRPr="00836B0F" w:rsidRDefault="00BC0DD9" w:rsidP="00AD08AA">
            <w:proofErr w:type="spellStart"/>
            <w:r w:rsidRPr="00836B0F">
              <w:t>Aulacodiscus</w:t>
            </w:r>
            <w:proofErr w:type="spellEnd"/>
            <w:r w:rsidRPr="00836B0F">
              <w:t xml:space="preserve"> </w:t>
            </w:r>
            <w:proofErr w:type="spellStart"/>
            <w:r w:rsidRPr="00836B0F">
              <w:t>kittonii</w:t>
            </w:r>
            <w:proofErr w:type="spellEnd"/>
          </w:p>
        </w:tc>
        <w:tc>
          <w:tcPr>
            <w:tcW w:w="1708" w:type="dxa"/>
          </w:tcPr>
          <w:p w14:paraId="6FA569F4" w14:textId="77777777" w:rsidR="00BC0DD9" w:rsidRPr="00836B0F" w:rsidRDefault="00BC0DD9" w:rsidP="00AD08AA">
            <w:r w:rsidRPr="00836B0F">
              <w:t>+</w:t>
            </w:r>
          </w:p>
        </w:tc>
        <w:tc>
          <w:tcPr>
            <w:tcW w:w="1560" w:type="dxa"/>
          </w:tcPr>
          <w:p w14:paraId="37DE9CE5" w14:textId="77777777" w:rsidR="00BC0DD9" w:rsidRPr="00836B0F" w:rsidRDefault="00BC0DD9" w:rsidP="00AD08AA">
            <w:r w:rsidRPr="00836B0F">
              <w:t>+</w:t>
            </w:r>
          </w:p>
        </w:tc>
        <w:tc>
          <w:tcPr>
            <w:tcW w:w="1984" w:type="dxa"/>
          </w:tcPr>
          <w:p w14:paraId="7235BC5A" w14:textId="77777777" w:rsidR="00BC0DD9" w:rsidRPr="00836B0F" w:rsidRDefault="00BC0DD9" w:rsidP="00AD08AA"/>
        </w:tc>
      </w:tr>
      <w:tr w:rsidR="00BC0DD9" w:rsidRPr="00836B0F" w14:paraId="69E6D38F" w14:textId="77777777" w:rsidTr="00C77313">
        <w:trPr>
          <w:trHeight w:val="170"/>
        </w:trPr>
        <w:tc>
          <w:tcPr>
            <w:tcW w:w="0" w:type="auto"/>
            <w:noWrap/>
            <w:hideMark/>
          </w:tcPr>
          <w:p w14:paraId="7EE8093A" w14:textId="77777777" w:rsidR="00BC0DD9" w:rsidRPr="00836B0F" w:rsidRDefault="00BC0DD9" w:rsidP="00AD08AA">
            <w:proofErr w:type="spellStart"/>
            <w:r w:rsidRPr="00836B0F">
              <w:t>Coscinodiscopsis</w:t>
            </w:r>
            <w:proofErr w:type="spellEnd"/>
            <w:r w:rsidRPr="00836B0F">
              <w:t xml:space="preserve"> </w:t>
            </w:r>
            <w:proofErr w:type="spellStart"/>
            <w:r w:rsidRPr="00836B0F">
              <w:t>sp</w:t>
            </w:r>
            <w:proofErr w:type="spellEnd"/>
          </w:p>
        </w:tc>
        <w:tc>
          <w:tcPr>
            <w:tcW w:w="1708" w:type="dxa"/>
          </w:tcPr>
          <w:p w14:paraId="26B6E651" w14:textId="77777777" w:rsidR="00BC0DD9" w:rsidRPr="00836B0F" w:rsidRDefault="00BC0DD9" w:rsidP="00AD08AA">
            <w:r w:rsidRPr="00836B0F">
              <w:t>+</w:t>
            </w:r>
          </w:p>
        </w:tc>
        <w:tc>
          <w:tcPr>
            <w:tcW w:w="1560" w:type="dxa"/>
          </w:tcPr>
          <w:p w14:paraId="51AE68CC" w14:textId="77777777" w:rsidR="00BC0DD9" w:rsidRPr="00836B0F" w:rsidRDefault="00BC0DD9" w:rsidP="00AD08AA">
            <w:r w:rsidRPr="00836B0F">
              <w:t>+</w:t>
            </w:r>
          </w:p>
        </w:tc>
        <w:tc>
          <w:tcPr>
            <w:tcW w:w="1984" w:type="dxa"/>
          </w:tcPr>
          <w:p w14:paraId="2AF73CDE" w14:textId="77777777" w:rsidR="00BC0DD9" w:rsidRPr="00836B0F" w:rsidRDefault="00BC0DD9" w:rsidP="00AD08AA">
            <w:r w:rsidRPr="00836B0F">
              <w:t>+</w:t>
            </w:r>
          </w:p>
        </w:tc>
      </w:tr>
      <w:tr w:rsidR="00BC0DD9" w:rsidRPr="00836B0F" w14:paraId="1010DD6F" w14:textId="77777777" w:rsidTr="00C77313">
        <w:trPr>
          <w:trHeight w:val="170"/>
        </w:trPr>
        <w:tc>
          <w:tcPr>
            <w:tcW w:w="0" w:type="auto"/>
            <w:noWrap/>
            <w:hideMark/>
          </w:tcPr>
          <w:p w14:paraId="574EF6A8" w14:textId="77777777" w:rsidR="00BC0DD9" w:rsidRPr="00836B0F" w:rsidRDefault="00BC0DD9" w:rsidP="00AD08AA">
            <w:proofErr w:type="spellStart"/>
            <w:r w:rsidRPr="00836B0F">
              <w:lastRenderedPageBreak/>
              <w:t>Coscinodiscopsis</w:t>
            </w:r>
            <w:proofErr w:type="spellEnd"/>
            <w:r w:rsidRPr="00836B0F">
              <w:t xml:space="preserve"> </w:t>
            </w:r>
            <w:proofErr w:type="spellStart"/>
            <w:r w:rsidRPr="00836B0F">
              <w:t>jonesiana</w:t>
            </w:r>
            <w:proofErr w:type="spellEnd"/>
          </w:p>
        </w:tc>
        <w:tc>
          <w:tcPr>
            <w:tcW w:w="1708" w:type="dxa"/>
          </w:tcPr>
          <w:p w14:paraId="0B595F7B" w14:textId="77777777" w:rsidR="00BC0DD9" w:rsidRPr="00836B0F" w:rsidRDefault="00BC0DD9" w:rsidP="00AD08AA"/>
        </w:tc>
        <w:tc>
          <w:tcPr>
            <w:tcW w:w="1560" w:type="dxa"/>
          </w:tcPr>
          <w:p w14:paraId="7EB099FE" w14:textId="77777777" w:rsidR="00BC0DD9" w:rsidRPr="00836B0F" w:rsidRDefault="00BC0DD9" w:rsidP="00AD08AA">
            <w:r w:rsidRPr="00836B0F">
              <w:t>+</w:t>
            </w:r>
          </w:p>
        </w:tc>
        <w:tc>
          <w:tcPr>
            <w:tcW w:w="1984" w:type="dxa"/>
          </w:tcPr>
          <w:p w14:paraId="58109AD6" w14:textId="77777777" w:rsidR="00BC0DD9" w:rsidRPr="00836B0F" w:rsidRDefault="00BC0DD9" w:rsidP="00AD08AA">
            <w:r w:rsidRPr="00836B0F">
              <w:t>+</w:t>
            </w:r>
          </w:p>
        </w:tc>
      </w:tr>
      <w:tr w:rsidR="00BC0DD9" w:rsidRPr="00836B0F" w14:paraId="6D72682C" w14:textId="77777777" w:rsidTr="00C77313">
        <w:trPr>
          <w:trHeight w:val="170"/>
        </w:trPr>
        <w:tc>
          <w:tcPr>
            <w:tcW w:w="0" w:type="auto"/>
            <w:noWrap/>
            <w:hideMark/>
          </w:tcPr>
          <w:p w14:paraId="720BAF0F" w14:textId="77777777" w:rsidR="00BC0DD9" w:rsidRPr="00836B0F" w:rsidRDefault="00BC0DD9" w:rsidP="00AD08AA">
            <w:proofErr w:type="spellStart"/>
            <w:proofErr w:type="gramStart"/>
            <w:r w:rsidRPr="00836B0F">
              <w:t>Coscinodiscus</w:t>
            </w:r>
            <w:proofErr w:type="spellEnd"/>
            <w:r w:rsidRPr="00836B0F">
              <w:t xml:space="preserve">  </w:t>
            </w:r>
            <w:proofErr w:type="spellStart"/>
            <w:r w:rsidRPr="00836B0F">
              <w:t>sp</w:t>
            </w:r>
            <w:proofErr w:type="spellEnd"/>
            <w:proofErr w:type="gramEnd"/>
          </w:p>
        </w:tc>
        <w:tc>
          <w:tcPr>
            <w:tcW w:w="1708" w:type="dxa"/>
          </w:tcPr>
          <w:p w14:paraId="4547B415" w14:textId="77777777" w:rsidR="00BC0DD9" w:rsidRPr="00836B0F" w:rsidRDefault="00BC0DD9" w:rsidP="00AD08AA">
            <w:r w:rsidRPr="00836B0F">
              <w:t>+</w:t>
            </w:r>
          </w:p>
        </w:tc>
        <w:tc>
          <w:tcPr>
            <w:tcW w:w="1560" w:type="dxa"/>
          </w:tcPr>
          <w:p w14:paraId="6AD4572D" w14:textId="77777777" w:rsidR="00BC0DD9" w:rsidRPr="00836B0F" w:rsidRDefault="00BC0DD9" w:rsidP="00AD08AA">
            <w:r w:rsidRPr="00836B0F">
              <w:t>+</w:t>
            </w:r>
          </w:p>
        </w:tc>
        <w:tc>
          <w:tcPr>
            <w:tcW w:w="1984" w:type="dxa"/>
          </w:tcPr>
          <w:p w14:paraId="6F215979" w14:textId="77777777" w:rsidR="00BC0DD9" w:rsidRPr="00836B0F" w:rsidRDefault="00BC0DD9" w:rsidP="00AD08AA">
            <w:r w:rsidRPr="00836B0F">
              <w:t>+</w:t>
            </w:r>
          </w:p>
        </w:tc>
      </w:tr>
      <w:tr w:rsidR="00BC0DD9" w:rsidRPr="00836B0F" w14:paraId="20BD443F" w14:textId="77777777" w:rsidTr="00C77313">
        <w:trPr>
          <w:trHeight w:val="170"/>
        </w:trPr>
        <w:tc>
          <w:tcPr>
            <w:tcW w:w="0" w:type="auto"/>
            <w:noWrap/>
            <w:hideMark/>
          </w:tcPr>
          <w:p w14:paraId="59134B81" w14:textId="77777777" w:rsidR="00BC0DD9" w:rsidRPr="00836B0F" w:rsidRDefault="00BC0DD9" w:rsidP="00AD08AA">
            <w:proofErr w:type="spellStart"/>
            <w:r w:rsidRPr="00836B0F">
              <w:t>Coscinodiscus</w:t>
            </w:r>
            <w:proofErr w:type="spellEnd"/>
            <w:r w:rsidRPr="00836B0F">
              <w:t xml:space="preserve"> </w:t>
            </w:r>
            <w:proofErr w:type="spellStart"/>
            <w:r w:rsidRPr="00836B0F">
              <w:t>aff</w:t>
            </w:r>
            <w:proofErr w:type="spellEnd"/>
            <w:r w:rsidRPr="00836B0F">
              <w:t xml:space="preserve"> </w:t>
            </w:r>
            <w:proofErr w:type="spellStart"/>
            <w:r w:rsidRPr="00836B0F">
              <w:t>asteromphalus</w:t>
            </w:r>
            <w:proofErr w:type="spellEnd"/>
          </w:p>
        </w:tc>
        <w:tc>
          <w:tcPr>
            <w:tcW w:w="1708" w:type="dxa"/>
          </w:tcPr>
          <w:p w14:paraId="544486E1" w14:textId="77777777" w:rsidR="00BC0DD9" w:rsidRPr="00836B0F" w:rsidRDefault="00BC0DD9" w:rsidP="00AD08AA"/>
        </w:tc>
        <w:tc>
          <w:tcPr>
            <w:tcW w:w="1560" w:type="dxa"/>
          </w:tcPr>
          <w:p w14:paraId="63F7389B" w14:textId="77777777" w:rsidR="00BC0DD9" w:rsidRPr="00836B0F" w:rsidRDefault="00BC0DD9" w:rsidP="00AD08AA">
            <w:r w:rsidRPr="00836B0F">
              <w:t>+</w:t>
            </w:r>
          </w:p>
        </w:tc>
        <w:tc>
          <w:tcPr>
            <w:tcW w:w="1984" w:type="dxa"/>
          </w:tcPr>
          <w:p w14:paraId="1E438E78" w14:textId="77777777" w:rsidR="00BC0DD9" w:rsidRPr="00836B0F" w:rsidRDefault="00BC0DD9" w:rsidP="00AD08AA"/>
        </w:tc>
      </w:tr>
      <w:tr w:rsidR="00BC0DD9" w:rsidRPr="00836B0F" w14:paraId="13281EA6" w14:textId="77777777" w:rsidTr="00C77313">
        <w:trPr>
          <w:trHeight w:val="170"/>
        </w:trPr>
        <w:tc>
          <w:tcPr>
            <w:tcW w:w="0" w:type="auto"/>
            <w:noWrap/>
            <w:hideMark/>
          </w:tcPr>
          <w:p w14:paraId="17EFF6A3" w14:textId="77777777" w:rsidR="00BC0DD9" w:rsidRPr="00836B0F" w:rsidRDefault="00BC0DD9" w:rsidP="00AD08AA">
            <w:proofErr w:type="spellStart"/>
            <w:r w:rsidRPr="00836B0F">
              <w:t>Coscinodiscus</w:t>
            </w:r>
            <w:proofErr w:type="spellEnd"/>
            <w:r w:rsidRPr="00836B0F">
              <w:t xml:space="preserve"> </w:t>
            </w:r>
            <w:proofErr w:type="spellStart"/>
            <w:r w:rsidRPr="00836B0F">
              <w:t>centralis</w:t>
            </w:r>
            <w:proofErr w:type="spellEnd"/>
          </w:p>
        </w:tc>
        <w:tc>
          <w:tcPr>
            <w:tcW w:w="1708" w:type="dxa"/>
          </w:tcPr>
          <w:p w14:paraId="6BD58535" w14:textId="77777777" w:rsidR="00BC0DD9" w:rsidRPr="00836B0F" w:rsidRDefault="00BC0DD9" w:rsidP="00AD08AA"/>
        </w:tc>
        <w:tc>
          <w:tcPr>
            <w:tcW w:w="1560" w:type="dxa"/>
          </w:tcPr>
          <w:p w14:paraId="796432B8" w14:textId="77777777" w:rsidR="00BC0DD9" w:rsidRPr="00836B0F" w:rsidRDefault="00BC0DD9" w:rsidP="00AD08AA">
            <w:r w:rsidRPr="00836B0F">
              <w:t>+</w:t>
            </w:r>
          </w:p>
        </w:tc>
        <w:tc>
          <w:tcPr>
            <w:tcW w:w="1984" w:type="dxa"/>
          </w:tcPr>
          <w:p w14:paraId="13FAAF6A" w14:textId="77777777" w:rsidR="00BC0DD9" w:rsidRPr="00836B0F" w:rsidRDefault="00BC0DD9" w:rsidP="00AD08AA">
            <w:r w:rsidRPr="00836B0F">
              <w:t>+</w:t>
            </w:r>
          </w:p>
        </w:tc>
      </w:tr>
      <w:tr w:rsidR="00BC0DD9" w:rsidRPr="00836B0F" w14:paraId="67CAE536" w14:textId="77777777" w:rsidTr="00C77313">
        <w:trPr>
          <w:trHeight w:val="170"/>
        </w:trPr>
        <w:tc>
          <w:tcPr>
            <w:tcW w:w="0" w:type="auto"/>
            <w:noWrap/>
            <w:hideMark/>
          </w:tcPr>
          <w:p w14:paraId="052C6F12" w14:textId="77777777" w:rsidR="00BC0DD9" w:rsidRPr="00836B0F" w:rsidRDefault="00BC0DD9" w:rsidP="00AD08AA">
            <w:proofErr w:type="spellStart"/>
            <w:r w:rsidRPr="00836B0F">
              <w:t>Coscinodiscus</w:t>
            </w:r>
            <w:proofErr w:type="spellEnd"/>
            <w:r w:rsidRPr="00836B0F">
              <w:t xml:space="preserve"> gigas</w:t>
            </w:r>
          </w:p>
        </w:tc>
        <w:tc>
          <w:tcPr>
            <w:tcW w:w="1708" w:type="dxa"/>
          </w:tcPr>
          <w:p w14:paraId="14ADB1D3" w14:textId="77777777" w:rsidR="00BC0DD9" w:rsidRPr="00836B0F" w:rsidRDefault="00BC0DD9" w:rsidP="00AD08AA">
            <w:r w:rsidRPr="00836B0F">
              <w:t>+</w:t>
            </w:r>
          </w:p>
        </w:tc>
        <w:tc>
          <w:tcPr>
            <w:tcW w:w="1560" w:type="dxa"/>
          </w:tcPr>
          <w:p w14:paraId="668BAC8A" w14:textId="77777777" w:rsidR="00BC0DD9" w:rsidRPr="00836B0F" w:rsidRDefault="00BC0DD9" w:rsidP="00AD08AA"/>
        </w:tc>
        <w:tc>
          <w:tcPr>
            <w:tcW w:w="1984" w:type="dxa"/>
          </w:tcPr>
          <w:p w14:paraId="17670F83" w14:textId="77777777" w:rsidR="00BC0DD9" w:rsidRPr="00836B0F" w:rsidRDefault="00BC0DD9" w:rsidP="00AD08AA">
            <w:r w:rsidRPr="00836B0F">
              <w:t>+</w:t>
            </w:r>
          </w:p>
        </w:tc>
      </w:tr>
      <w:tr w:rsidR="00BC0DD9" w:rsidRPr="00836B0F" w14:paraId="0B822748" w14:textId="77777777" w:rsidTr="00C77313">
        <w:trPr>
          <w:trHeight w:val="170"/>
        </w:trPr>
        <w:tc>
          <w:tcPr>
            <w:tcW w:w="0" w:type="auto"/>
            <w:noWrap/>
            <w:hideMark/>
          </w:tcPr>
          <w:p w14:paraId="6DC8338A" w14:textId="77777777" w:rsidR="00BC0DD9" w:rsidRPr="00836B0F" w:rsidRDefault="00BC0DD9" w:rsidP="00AD08AA">
            <w:proofErr w:type="spellStart"/>
            <w:r w:rsidRPr="00836B0F">
              <w:t>Coscinodiscus</w:t>
            </w:r>
            <w:proofErr w:type="spellEnd"/>
            <w:r w:rsidRPr="00836B0F">
              <w:t xml:space="preserve"> </w:t>
            </w:r>
            <w:proofErr w:type="spellStart"/>
            <w:r w:rsidRPr="00836B0F">
              <w:t>granii</w:t>
            </w:r>
            <w:proofErr w:type="spellEnd"/>
          </w:p>
        </w:tc>
        <w:tc>
          <w:tcPr>
            <w:tcW w:w="1708" w:type="dxa"/>
          </w:tcPr>
          <w:p w14:paraId="346E16B1" w14:textId="77777777" w:rsidR="00BC0DD9" w:rsidRPr="00836B0F" w:rsidRDefault="00BC0DD9" w:rsidP="00AD08AA">
            <w:r w:rsidRPr="00836B0F">
              <w:t>+</w:t>
            </w:r>
          </w:p>
        </w:tc>
        <w:tc>
          <w:tcPr>
            <w:tcW w:w="1560" w:type="dxa"/>
          </w:tcPr>
          <w:p w14:paraId="7E694AF4" w14:textId="77777777" w:rsidR="00BC0DD9" w:rsidRPr="00836B0F" w:rsidRDefault="00BC0DD9" w:rsidP="00AD08AA">
            <w:r w:rsidRPr="00836B0F">
              <w:t>+</w:t>
            </w:r>
          </w:p>
        </w:tc>
        <w:tc>
          <w:tcPr>
            <w:tcW w:w="1984" w:type="dxa"/>
          </w:tcPr>
          <w:p w14:paraId="286D7DDC" w14:textId="77777777" w:rsidR="00BC0DD9" w:rsidRPr="00836B0F" w:rsidRDefault="00BC0DD9" w:rsidP="00AD08AA"/>
        </w:tc>
      </w:tr>
      <w:tr w:rsidR="00BC0DD9" w:rsidRPr="00836B0F" w14:paraId="13C19BDC" w14:textId="77777777" w:rsidTr="00C77313">
        <w:trPr>
          <w:trHeight w:val="170"/>
        </w:trPr>
        <w:tc>
          <w:tcPr>
            <w:tcW w:w="0" w:type="auto"/>
            <w:noWrap/>
            <w:hideMark/>
          </w:tcPr>
          <w:p w14:paraId="1B29BE24" w14:textId="77777777" w:rsidR="00BC0DD9" w:rsidRPr="00836B0F" w:rsidRDefault="00BC0DD9" w:rsidP="00AD08AA">
            <w:proofErr w:type="spellStart"/>
            <w:r w:rsidRPr="00836B0F">
              <w:t>Coscinodiscus</w:t>
            </w:r>
            <w:proofErr w:type="spellEnd"/>
            <w:r w:rsidRPr="00836B0F">
              <w:t xml:space="preserve"> </w:t>
            </w:r>
            <w:proofErr w:type="spellStart"/>
            <w:r w:rsidRPr="00836B0F">
              <w:t>marginatus</w:t>
            </w:r>
            <w:proofErr w:type="spellEnd"/>
          </w:p>
        </w:tc>
        <w:tc>
          <w:tcPr>
            <w:tcW w:w="1708" w:type="dxa"/>
          </w:tcPr>
          <w:p w14:paraId="2B701B69" w14:textId="77777777" w:rsidR="00BC0DD9" w:rsidRPr="00836B0F" w:rsidRDefault="00BC0DD9" w:rsidP="00AD08AA">
            <w:r w:rsidRPr="00836B0F">
              <w:t>+</w:t>
            </w:r>
          </w:p>
        </w:tc>
        <w:tc>
          <w:tcPr>
            <w:tcW w:w="1560" w:type="dxa"/>
          </w:tcPr>
          <w:p w14:paraId="06D844B1" w14:textId="77777777" w:rsidR="00BC0DD9" w:rsidRPr="00836B0F" w:rsidRDefault="00BC0DD9" w:rsidP="00AD08AA">
            <w:r w:rsidRPr="00836B0F">
              <w:t>+</w:t>
            </w:r>
          </w:p>
        </w:tc>
        <w:tc>
          <w:tcPr>
            <w:tcW w:w="1984" w:type="dxa"/>
          </w:tcPr>
          <w:p w14:paraId="31D000F6" w14:textId="77777777" w:rsidR="00BC0DD9" w:rsidRPr="00836B0F" w:rsidRDefault="00BC0DD9" w:rsidP="00AD08AA"/>
        </w:tc>
      </w:tr>
      <w:tr w:rsidR="00BC0DD9" w:rsidRPr="00836B0F" w14:paraId="2B761839" w14:textId="77777777" w:rsidTr="00C77313">
        <w:trPr>
          <w:trHeight w:val="170"/>
        </w:trPr>
        <w:tc>
          <w:tcPr>
            <w:tcW w:w="0" w:type="auto"/>
            <w:noWrap/>
            <w:hideMark/>
          </w:tcPr>
          <w:p w14:paraId="05850D22" w14:textId="77777777" w:rsidR="00BC0DD9" w:rsidRPr="00836B0F" w:rsidRDefault="00BC0DD9" w:rsidP="00AD08AA">
            <w:proofErr w:type="spellStart"/>
            <w:r w:rsidRPr="00836B0F">
              <w:t>Coscinodiscus</w:t>
            </w:r>
            <w:proofErr w:type="spellEnd"/>
            <w:r w:rsidRPr="00836B0F">
              <w:t xml:space="preserve"> </w:t>
            </w:r>
            <w:proofErr w:type="spellStart"/>
            <w:r w:rsidRPr="00836B0F">
              <w:t>perforatus</w:t>
            </w:r>
            <w:proofErr w:type="spellEnd"/>
          </w:p>
        </w:tc>
        <w:tc>
          <w:tcPr>
            <w:tcW w:w="1708" w:type="dxa"/>
          </w:tcPr>
          <w:p w14:paraId="5C558C65" w14:textId="77777777" w:rsidR="00BC0DD9" w:rsidRPr="00836B0F" w:rsidRDefault="00BC0DD9" w:rsidP="00AD08AA">
            <w:r w:rsidRPr="00836B0F">
              <w:t>+</w:t>
            </w:r>
          </w:p>
        </w:tc>
        <w:tc>
          <w:tcPr>
            <w:tcW w:w="1560" w:type="dxa"/>
          </w:tcPr>
          <w:p w14:paraId="58F7DDA0" w14:textId="77777777" w:rsidR="00BC0DD9" w:rsidRPr="00836B0F" w:rsidRDefault="00BC0DD9" w:rsidP="00AD08AA">
            <w:r w:rsidRPr="00836B0F">
              <w:t>+</w:t>
            </w:r>
          </w:p>
        </w:tc>
        <w:tc>
          <w:tcPr>
            <w:tcW w:w="1984" w:type="dxa"/>
          </w:tcPr>
          <w:p w14:paraId="37FE2249" w14:textId="77777777" w:rsidR="00BC0DD9" w:rsidRPr="00836B0F" w:rsidRDefault="00BC0DD9" w:rsidP="00AD08AA"/>
        </w:tc>
      </w:tr>
      <w:tr w:rsidR="00BC0DD9" w:rsidRPr="00836B0F" w14:paraId="0C87413A" w14:textId="77777777" w:rsidTr="00C77313">
        <w:trPr>
          <w:trHeight w:val="170"/>
        </w:trPr>
        <w:tc>
          <w:tcPr>
            <w:tcW w:w="0" w:type="auto"/>
            <w:noWrap/>
            <w:hideMark/>
          </w:tcPr>
          <w:p w14:paraId="6C8C040B" w14:textId="77777777" w:rsidR="00BC0DD9" w:rsidRPr="00836B0F" w:rsidRDefault="00BC0DD9" w:rsidP="00AD08AA">
            <w:proofErr w:type="spellStart"/>
            <w:r w:rsidRPr="00836B0F">
              <w:t>Coscinodiscus</w:t>
            </w:r>
            <w:proofErr w:type="spellEnd"/>
            <w:r w:rsidRPr="00836B0F">
              <w:t xml:space="preserve"> </w:t>
            </w:r>
            <w:proofErr w:type="spellStart"/>
            <w:r w:rsidRPr="00836B0F">
              <w:t>radiatus</w:t>
            </w:r>
            <w:proofErr w:type="spellEnd"/>
          </w:p>
        </w:tc>
        <w:tc>
          <w:tcPr>
            <w:tcW w:w="1708" w:type="dxa"/>
          </w:tcPr>
          <w:p w14:paraId="528402D2" w14:textId="77777777" w:rsidR="00BC0DD9" w:rsidRPr="00836B0F" w:rsidRDefault="00BC0DD9" w:rsidP="00AD08AA"/>
        </w:tc>
        <w:tc>
          <w:tcPr>
            <w:tcW w:w="1560" w:type="dxa"/>
          </w:tcPr>
          <w:p w14:paraId="2D6D10A0" w14:textId="77777777" w:rsidR="00BC0DD9" w:rsidRPr="00836B0F" w:rsidRDefault="00BC0DD9" w:rsidP="00AD08AA">
            <w:r w:rsidRPr="00836B0F">
              <w:t>+</w:t>
            </w:r>
          </w:p>
        </w:tc>
        <w:tc>
          <w:tcPr>
            <w:tcW w:w="1984" w:type="dxa"/>
          </w:tcPr>
          <w:p w14:paraId="4C2397E6" w14:textId="77777777" w:rsidR="00BC0DD9" w:rsidRPr="00836B0F" w:rsidRDefault="00BC0DD9" w:rsidP="00AD08AA">
            <w:r w:rsidRPr="00836B0F">
              <w:t>+</w:t>
            </w:r>
          </w:p>
        </w:tc>
      </w:tr>
      <w:tr w:rsidR="00BC0DD9" w:rsidRPr="00836B0F" w14:paraId="2BCCE280" w14:textId="77777777" w:rsidTr="00C77313">
        <w:trPr>
          <w:trHeight w:val="170"/>
        </w:trPr>
        <w:tc>
          <w:tcPr>
            <w:tcW w:w="0" w:type="auto"/>
            <w:noWrap/>
            <w:hideMark/>
          </w:tcPr>
          <w:p w14:paraId="3BDE0C69" w14:textId="77777777" w:rsidR="00BC0DD9" w:rsidRPr="00836B0F" w:rsidRDefault="00BC0DD9" w:rsidP="00AD08AA">
            <w:proofErr w:type="spellStart"/>
            <w:r w:rsidRPr="00836B0F">
              <w:t>Coscinodiscus</w:t>
            </w:r>
            <w:proofErr w:type="spellEnd"/>
            <w:r w:rsidRPr="00836B0F">
              <w:t xml:space="preserve"> </w:t>
            </w:r>
            <w:proofErr w:type="spellStart"/>
            <w:r w:rsidRPr="00836B0F">
              <w:t>wailesii</w:t>
            </w:r>
            <w:proofErr w:type="spellEnd"/>
          </w:p>
        </w:tc>
        <w:tc>
          <w:tcPr>
            <w:tcW w:w="1708" w:type="dxa"/>
          </w:tcPr>
          <w:p w14:paraId="508EF6C7" w14:textId="77777777" w:rsidR="00BC0DD9" w:rsidRPr="00836B0F" w:rsidRDefault="00BC0DD9" w:rsidP="00AD08AA">
            <w:r w:rsidRPr="00836B0F">
              <w:t>+</w:t>
            </w:r>
          </w:p>
        </w:tc>
        <w:tc>
          <w:tcPr>
            <w:tcW w:w="1560" w:type="dxa"/>
          </w:tcPr>
          <w:p w14:paraId="179E19F2" w14:textId="77777777" w:rsidR="00BC0DD9" w:rsidRPr="00836B0F" w:rsidRDefault="00BC0DD9" w:rsidP="00AD08AA">
            <w:r w:rsidRPr="00836B0F">
              <w:t>+</w:t>
            </w:r>
          </w:p>
        </w:tc>
        <w:tc>
          <w:tcPr>
            <w:tcW w:w="1984" w:type="dxa"/>
          </w:tcPr>
          <w:p w14:paraId="275610BD" w14:textId="77777777" w:rsidR="00BC0DD9" w:rsidRPr="00836B0F" w:rsidRDefault="00BC0DD9" w:rsidP="00AD08AA">
            <w:r w:rsidRPr="00836B0F">
              <w:t>+</w:t>
            </w:r>
          </w:p>
        </w:tc>
      </w:tr>
      <w:tr w:rsidR="00BC0DD9" w:rsidRPr="00836B0F" w14:paraId="4C82BAB2" w14:textId="77777777" w:rsidTr="00C77313">
        <w:trPr>
          <w:trHeight w:val="170"/>
        </w:trPr>
        <w:tc>
          <w:tcPr>
            <w:tcW w:w="0" w:type="auto"/>
            <w:noWrap/>
            <w:hideMark/>
          </w:tcPr>
          <w:p w14:paraId="6E1A190C" w14:textId="77777777" w:rsidR="00BC0DD9" w:rsidRPr="00836B0F" w:rsidRDefault="00BC0DD9" w:rsidP="00AD08AA">
            <w:proofErr w:type="spellStart"/>
            <w:proofErr w:type="gramStart"/>
            <w:r w:rsidRPr="00836B0F">
              <w:t>Stellarima</w:t>
            </w:r>
            <w:proofErr w:type="spellEnd"/>
            <w:r w:rsidRPr="00836B0F">
              <w:t xml:space="preserve">  </w:t>
            </w:r>
            <w:proofErr w:type="spellStart"/>
            <w:r w:rsidRPr="00836B0F">
              <w:t>sp</w:t>
            </w:r>
            <w:proofErr w:type="spellEnd"/>
            <w:proofErr w:type="gramEnd"/>
          </w:p>
        </w:tc>
        <w:tc>
          <w:tcPr>
            <w:tcW w:w="1708" w:type="dxa"/>
          </w:tcPr>
          <w:p w14:paraId="7A3FC54F" w14:textId="77777777" w:rsidR="00BC0DD9" w:rsidRPr="00836B0F" w:rsidRDefault="00BC0DD9" w:rsidP="00AD08AA">
            <w:r w:rsidRPr="00836B0F">
              <w:t>+</w:t>
            </w:r>
          </w:p>
        </w:tc>
        <w:tc>
          <w:tcPr>
            <w:tcW w:w="1560" w:type="dxa"/>
          </w:tcPr>
          <w:p w14:paraId="7B8173E3" w14:textId="77777777" w:rsidR="00BC0DD9" w:rsidRPr="00836B0F" w:rsidRDefault="00BC0DD9" w:rsidP="00AD08AA">
            <w:r w:rsidRPr="00836B0F">
              <w:t>+</w:t>
            </w:r>
          </w:p>
        </w:tc>
        <w:tc>
          <w:tcPr>
            <w:tcW w:w="1984" w:type="dxa"/>
          </w:tcPr>
          <w:p w14:paraId="3047C5F9" w14:textId="77777777" w:rsidR="00BC0DD9" w:rsidRPr="00836B0F" w:rsidRDefault="00BC0DD9" w:rsidP="00AD08AA"/>
        </w:tc>
      </w:tr>
      <w:tr w:rsidR="00BC0DD9" w:rsidRPr="00836B0F" w14:paraId="0A65131E" w14:textId="77777777" w:rsidTr="00C77313">
        <w:trPr>
          <w:trHeight w:val="170"/>
        </w:trPr>
        <w:tc>
          <w:tcPr>
            <w:tcW w:w="0" w:type="auto"/>
            <w:noWrap/>
            <w:hideMark/>
          </w:tcPr>
          <w:p w14:paraId="4E412551" w14:textId="77777777" w:rsidR="00BC0DD9" w:rsidRPr="00836B0F" w:rsidRDefault="00BC0DD9" w:rsidP="00AD08AA">
            <w:proofErr w:type="spellStart"/>
            <w:r w:rsidRPr="00836B0F">
              <w:t>Fragilariales</w:t>
            </w:r>
            <w:proofErr w:type="spellEnd"/>
          </w:p>
        </w:tc>
        <w:tc>
          <w:tcPr>
            <w:tcW w:w="1708" w:type="dxa"/>
          </w:tcPr>
          <w:p w14:paraId="3441686C" w14:textId="77777777" w:rsidR="00BC0DD9" w:rsidRPr="00836B0F" w:rsidRDefault="00BC0DD9" w:rsidP="00AD08AA"/>
        </w:tc>
        <w:tc>
          <w:tcPr>
            <w:tcW w:w="1560" w:type="dxa"/>
          </w:tcPr>
          <w:p w14:paraId="4C4FC276" w14:textId="77777777" w:rsidR="00BC0DD9" w:rsidRPr="00836B0F" w:rsidRDefault="00BC0DD9" w:rsidP="00AD08AA"/>
        </w:tc>
        <w:tc>
          <w:tcPr>
            <w:tcW w:w="1984" w:type="dxa"/>
          </w:tcPr>
          <w:p w14:paraId="2AE410CB" w14:textId="77777777" w:rsidR="00BC0DD9" w:rsidRPr="00836B0F" w:rsidRDefault="00BC0DD9" w:rsidP="00AD08AA"/>
        </w:tc>
      </w:tr>
      <w:tr w:rsidR="00BC0DD9" w:rsidRPr="00836B0F" w14:paraId="259358D5" w14:textId="77777777" w:rsidTr="00C77313">
        <w:trPr>
          <w:trHeight w:val="170"/>
        </w:trPr>
        <w:tc>
          <w:tcPr>
            <w:tcW w:w="0" w:type="auto"/>
            <w:noWrap/>
            <w:hideMark/>
          </w:tcPr>
          <w:p w14:paraId="629B116E" w14:textId="77777777" w:rsidR="00BC0DD9" w:rsidRPr="00836B0F" w:rsidRDefault="00BC0DD9" w:rsidP="00AD08AA">
            <w:proofErr w:type="spellStart"/>
            <w:r w:rsidRPr="00836B0F">
              <w:t>Synedra</w:t>
            </w:r>
            <w:proofErr w:type="spellEnd"/>
            <w:r w:rsidRPr="00836B0F">
              <w:t xml:space="preserve"> </w:t>
            </w:r>
            <w:proofErr w:type="spellStart"/>
            <w:r w:rsidRPr="00836B0F">
              <w:t>sp</w:t>
            </w:r>
            <w:proofErr w:type="spellEnd"/>
          </w:p>
        </w:tc>
        <w:tc>
          <w:tcPr>
            <w:tcW w:w="1708" w:type="dxa"/>
          </w:tcPr>
          <w:p w14:paraId="71F89741" w14:textId="77777777" w:rsidR="00BC0DD9" w:rsidRPr="00836B0F" w:rsidRDefault="00BC0DD9" w:rsidP="00AD08AA">
            <w:r w:rsidRPr="00836B0F">
              <w:t>+</w:t>
            </w:r>
          </w:p>
        </w:tc>
        <w:tc>
          <w:tcPr>
            <w:tcW w:w="1560" w:type="dxa"/>
          </w:tcPr>
          <w:p w14:paraId="68CF80D6" w14:textId="77777777" w:rsidR="00BC0DD9" w:rsidRPr="00836B0F" w:rsidRDefault="00BC0DD9" w:rsidP="00AD08AA">
            <w:r w:rsidRPr="00836B0F">
              <w:t>+</w:t>
            </w:r>
          </w:p>
        </w:tc>
        <w:tc>
          <w:tcPr>
            <w:tcW w:w="1984" w:type="dxa"/>
          </w:tcPr>
          <w:p w14:paraId="7B8E850E" w14:textId="77777777" w:rsidR="00BC0DD9" w:rsidRPr="00836B0F" w:rsidRDefault="00BC0DD9" w:rsidP="00AD08AA">
            <w:r w:rsidRPr="00836B0F">
              <w:t>+</w:t>
            </w:r>
          </w:p>
        </w:tc>
      </w:tr>
      <w:tr w:rsidR="00BC0DD9" w:rsidRPr="00836B0F" w14:paraId="195E7D0D" w14:textId="77777777" w:rsidTr="00C77313">
        <w:trPr>
          <w:trHeight w:val="170"/>
        </w:trPr>
        <w:tc>
          <w:tcPr>
            <w:tcW w:w="0" w:type="auto"/>
            <w:noWrap/>
            <w:hideMark/>
          </w:tcPr>
          <w:p w14:paraId="20C3A8D7" w14:textId="77777777" w:rsidR="00BC0DD9" w:rsidRPr="00836B0F" w:rsidRDefault="00BC0DD9" w:rsidP="00AD08AA">
            <w:proofErr w:type="spellStart"/>
            <w:r w:rsidRPr="00836B0F">
              <w:t>Hemiaulales</w:t>
            </w:r>
            <w:proofErr w:type="spellEnd"/>
          </w:p>
        </w:tc>
        <w:tc>
          <w:tcPr>
            <w:tcW w:w="1708" w:type="dxa"/>
          </w:tcPr>
          <w:p w14:paraId="0D310232" w14:textId="77777777" w:rsidR="00BC0DD9" w:rsidRPr="00836B0F" w:rsidRDefault="00BC0DD9" w:rsidP="00AD08AA"/>
        </w:tc>
        <w:tc>
          <w:tcPr>
            <w:tcW w:w="1560" w:type="dxa"/>
          </w:tcPr>
          <w:p w14:paraId="2C2DF395" w14:textId="77777777" w:rsidR="00BC0DD9" w:rsidRPr="00836B0F" w:rsidRDefault="00BC0DD9" w:rsidP="00AD08AA"/>
        </w:tc>
        <w:tc>
          <w:tcPr>
            <w:tcW w:w="1984" w:type="dxa"/>
          </w:tcPr>
          <w:p w14:paraId="79E6768A" w14:textId="77777777" w:rsidR="00BC0DD9" w:rsidRPr="00836B0F" w:rsidRDefault="00BC0DD9" w:rsidP="00AD08AA"/>
        </w:tc>
      </w:tr>
      <w:tr w:rsidR="00BC0DD9" w:rsidRPr="00836B0F" w14:paraId="568A8F13" w14:textId="77777777" w:rsidTr="00C77313">
        <w:trPr>
          <w:trHeight w:val="170"/>
        </w:trPr>
        <w:tc>
          <w:tcPr>
            <w:tcW w:w="0" w:type="auto"/>
            <w:noWrap/>
            <w:hideMark/>
          </w:tcPr>
          <w:p w14:paraId="58F02B5F" w14:textId="77777777" w:rsidR="00BC0DD9" w:rsidRPr="00836B0F" w:rsidRDefault="00BC0DD9" w:rsidP="00AD08AA">
            <w:proofErr w:type="spellStart"/>
            <w:r w:rsidRPr="00836B0F">
              <w:t>Cerataulina</w:t>
            </w:r>
            <w:proofErr w:type="spellEnd"/>
            <w:r w:rsidRPr="00836B0F">
              <w:t xml:space="preserve"> </w:t>
            </w:r>
            <w:proofErr w:type="spellStart"/>
            <w:r w:rsidRPr="00836B0F">
              <w:t>bicornis</w:t>
            </w:r>
            <w:proofErr w:type="spellEnd"/>
          </w:p>
        </w:tc>
        <w:tc>
          <w:tcPr>
            <w:tcW w:w="1708" w:type="dxa"/>
          </w:tcPr>
          <w:p w14:paraId="10BCB893" w14:textId="77777777" w:rsidR="00BC0DD9" w:rsidRPr="00836B0F" w:rsidRDefault="00BC0DD9" w:rsidP="00AD08AA">
            <w:r w:rsidRPr="00836B0F">
              <w:t>+</w:t>
            </w:r>
          </w:p>
        </w:tc>
        <w:tc>
          <w:tcPr>
            <w:tcW w:w="1560" w:type="dxa"/>
          </w:tcPr>
          <w:p w14:paraId="3301A9CF" w14:textId="77777777" w:rsidR="00BC0DD9" w:rsidRPr="00836B0F" w:rsidRDefault="00BC0DD9" w:rsidP="00AD08AA">
            <w:r w:rsidRPr="00836B0F">
              <w:t>+</w:t>
            </w:r>
          </w:p>
        </w:tc>
        <w:tc>
          <w:tcPr>
            <w:tcW w:w="1984" w:type="dxa"/>
          </w:tcPr>
          <w:p w14:paraId="61DC2BD6" w14:textId="77777777" w:rsidR="00BC0DD9" w:rsidRPr="00836B0F" w:rsidRDefault="00BC0DD9" w:rsidP="00AD08AA">
            <w:r w:rsidRPr="00836B0F">
              <w:t>+</w:t>
            </w:r>
          </w:p>
        </w:tc>
      </w:tr>
      <w:tr w:rsidR="00BC0DD9" w:rsidRPr="00836B0F" w14:paraId="37A15B55" w14:textId="77777777" w:rsidTr="00C77313">
        <w:trPr>
          <w:trHeight w:val="170"/>
        </w:trPr>
        <w:tc>
          <w:tcPr>
            <w:tcW w:w="0" w:type="auto"/>
            <w:noWrap/>
            <w:hideMark/>
          </w:tcPr>
          <w:p w14:paraId="1C9FC00B" w14:textId="77777777" w:rsidR="00BC0DD9" w:rsidRPr="00836B0F" w:rsidRDefault="00BC0DD9" w:rsidP="00AD08AA">
            <w:proofErr w:type="spellStart"/>
            <w:r w:rsidRPr="00836B0F">
              <w:t>Cerataulina</w:t>
            </w:r>
            <w:proofErr w:type="spellEnd"/>
            <w:r w:rsidRPr="00836B0F">
              <w:t xml:space="preserve"> </w:t>
            </w:r>
            <w:proofErr w:type="spellStart"/>
            <w:r w:rsidRPr="00836B0F">
              <w:t>dentata</w:t>
            </w:r>
            <w:proofErr w:type="spellEnd"/>
          </w:p>
        </w:tc>
        <w:tc>
          <w:tcPr>
            <w:tcW w:w="1708" w:type="dxa"/>
          </w:tcPr>
          <w:p w14:paraId="37972E4E" w14:textId="77777777" w:rsidR="00BC0DD9" w:rsidRPr="00836B0F" w:rsidRDefault="00BC0DD9" w:rsidP="00AD08AA">
            <w:r w:rsidRPr="00836B0F">
              <w:t>+</w:t>
            </w:r>
          </w:p>
        </w:tc>
        <w:tc>
          <w:tcPr>
            <w:tcW w:w="1560" w:type="dxa"/>
          </w:tcPr>
          <w:p w14:paraId="3DD824AD" w14:textId="77777777" w:rsidR="00BC0DD9" w:rsidRPr="00836B0F" w:rsidRDefault="00BC0DD9" w:rsidP="00AD08AA">
            <w:r w:rsidRPr="00836B0F">
              <w:t>+</w:t>
            </w:r>
          </w:p>
        </w:tc>
        <w:tc>
          <w:tcPr>
            <w:tcW w:w="1984" w:type="dxa"/>
          </w:tcPr>
          <w:p w14:paraId="2803DF7C" w14:textId="77777777" w:rsidR="00BC0DD9" w:rsidRPr="00836B0F" w:rsidRDefault="00BC0DD9" w:rsidP="00AD08AA">
            <w:r w:rsidRPr="00836B0F">
              <w:t>+</w:t>
            </w:r>
          </w:p>
        </w:tc>
      </w:tr>
      <w:tr w:rsidR="00BC0DD9" w:rsidRPr="00836B0F" w14:paraId="58854D30" w14:textId="77777777" w:rsidTr="00C77313">
        <w:trPr>
          <w:trHeight w:val="170"/>
        </w:trPr>
        <w:tc>
          <w:tcPr>
            <w:tcW w:w="0" w:type="auto"/>
            <w:noWrap/>
            <w:hideMark/>
          </w:tcPr>
          <w:p w14:paraId="4439AA10" w14:textId="77777777" w:rsidR="00BC0DD9" w:rsidRPr="00836B0F" w:rsidRDefault="00BC0DD9" w:rsidP="00AD08AA">
            <w:proofErr w:type="spellStart"/>
            <w:r w:rsidRPr="00836B0F">
              <w:t>Cerataulina</w:t>
            </w:r>
            <w:proofErr w:type="spellEnd"/>
            <w:r w:rsidRPr="00836B0F">
              <w:t xml:space="preserve"> </w:t>
            </w:r>
            <w:proofErr w:type="spellStart"/>
            <w:r w:rsidRPr="00836B0F">
              <w:t>pelagica</w:t>
            </w:r>
            <w:proofErr w:type="spellEnd"/>
          </w:p>
        </w:tc>
        <w:tc>
          <w:tcPr>
            <w:tcW w:w="1708" w:type="dxa"/>
          </w:tcPr>
          <w:p w14:paraId="733E0E03" w14:textId="77777777" w:rsidR="00BC0DD9" w:rsidRPr="00836B0F" w:rsidRDefault="00BC0DD9" w:rsidP="00AD08AA">
            <w:r w:rsidRPr="00836B0F">
              <w:t>+</w:t>
            </w:r>
          </w:p>
        </w:tc>
        <w:tc>
          <w:tcPr>
            <w:tcW w:w="1560" w:type="dxa"/>
          </w:tcPr>
          <w:p w14:paraId="2EAC8001" w14:textId="77777777" w:rsidR="00BC0DD9" w:rsidRPr="00836B0F" w:rsidRDefault="00BC0DD9" w:rsidP="00AD08AA">
            <w:r w:rsidRPr="00836B0F">
              <w:t>+</w:t>
            </w:r>
          </w:p>
        </w:tc>
        <w:tc>
          <w:tcPr>
            <w:tcW w:w="1984" w:type="dxa"/>
          </w:tcPr>
          <w:p w14:paraId="2AB76408" w14:textId="77777777" w:rsidR="00BC0DD9" w:rsidRPr="00836B0F" w:rsidRDefault="00BC0DD9" w:rsidP="00AD08AA">
            <w:r w:rsidRPr="00836B0F">
              <w:t>+</w:t>
            </w:r>
          </w:p>
        </w:tc>
      </w:tr>
      <w:tr w:rsidR="00BC0DD9" w:rsidRPr="00836B0F" w14:paraId="34729340" w14:textId="77777777" w:rsidTr="00C77313">
        <w:trPr>
          <w:trHeight w:val="170"/>
        </w:trPr>
        <w:tc>
          <w:tcPr>
            <w:tcW w:w="0" w:type="auto"/>
            <w:noWrap/>
            <w:hideMark/>
          </w:tcPr>
          <w:p w14:paraId="0CEF12D1" w14:textId="77777777" w:rsidR="00BC0DD9" w:rsidRPr="00836B0F" w:rsidRDefault="00BC0DD9" w:rsidP="00AD08AA">
            <w:proofErr w:type="spellStart"/>
            <w:r w:rsidRPr="00836B0F">
              <w:t>Climacodium</w:t>
            </w:r>
            <w:proofErr w:type="spellEnd"/>
            <w:r w:rsidRPr="00836B0F">
              <w:t xml:space="preserve"> </w:t>
            </w:r>
            <w:proofErr w:type="spellStart"/>
            <w:r w:rsidRPr="00836B0F">
              <w:t>frauenfeldianum</w:t>
            </w:r>
            <w:proofErr w:type="spellEnd"/>
          </w:p>
        </w:tc>
        <w:tc>
          <w:tcPr>
            <w:tcW w:w="1708" w:type="dxa"/>
          </w:tcPr>
          <w:p w14:paraId="4AB19060" w14:textId="77777777" w:rsidR="00BC0DD9" w:rsidRPr="00836B0F" w:rsidRDefault="00BC0DD9" w:rsidP="00AD08AA">
            <w:r w:rsidRPr="00836B0F">
              <w:t>+</w:t>
            </w:r>
          </w:p>
        </w:tc>
        <w:tc>
          <w:tcPr>
            <w:tcW w:w="1560" w:type="dxa"/>
          </w:tcPr>
          <w:p w14:paraId="18FC9269" w14:textId="77777777" w:rsidR="00BC0DD9" w:rsidRPr="00836B0F" w:rsidRDefault="00BC0DD9" w:rsidP="00AD08AA">
            <w:r w:rsidRPr="00836B0F">
              <w:t>+</w:t>
            </w:r>
          </w:p>
        </w:tc>
        <w:tc>
          <w:tcPr>
            <w:tcW w:w="1984" w:type="dxa"/>
          </w:tcPr>
          <w:p w14:paraId="2C899053" w14:textId="77777777" w:rsidR="00BC0DD9" w:rsidRPr="00836B0F" w:rsidRDefault="00BC0DD9" w:rsidP="00AD08AA">
            <w:r w:rsidRPr="00836B0F">
              <w:t>+</w:t>
            </w:r>
          </w:p>
        </w:tc>
      </w:tr>
      <w:tr w:rsidR="00BC0DD9" w:rsidRPr="00836B0F" w14:paraId="493B8793" w14:textId="77777777" w:rsidTr="00C77313">
        <w:trPr>
          <w:trHeight w:val="170"/>
        </w:trPr>
        <w:tc>
          <w:tcPr>
            <w:tcW w:w="0" w:type="auto"/>
            <w:noWrap/>
            <w:hideMark/>
          </w:tcPr>
          <w:p w14:paraId="2A87C296" w14:textId="77777777" w:rsidR="00BC0DD9" w:rsidRPr="00836B0F" w:rsidRDefault="00BC0DD9" w:rsidP="00AD08AA">
            <w:proofErr w:type="spellStart"/>
            <w:r w:rsidRPr="00836B0F">
              <w:t>Eucampia</w:t>
            </w:r>
            <w:proofErr w:type="spellEnd"/>
            <w:r w:rsidRPr="00836B0F">
              <w:t xml:space="preserve"> </w:t>
            </w:r>
            <w:proofErr w:type="spellStart"/>
            <w:r w:rsidRPr="00836B0F">
              <w:t>zodiacus</w:t>
            </w:r>
            <w:proofErr w:type="spellEnd"/>
          </w:p>
        </w:tc>
        <w:tc>
          <w:tcPr>
            <w:tcW w:w="1708" w:type="dxa"/>
          </w:tcPr>
          <w:p w14:paraId="3540C125" w14:textId="77777777" w:rsidR="00BC0DD9" w:rsidRPr="00836B0F" w:rsidRDefault="00BC0DD9" w:rsidP="00AD08AA">
            <w:r w:rsidRPr="00836B0F">
              <w:t>+</w:t>
            </w:r>
          </w:p>
        </w:tc>
        <w:tc>
          <w:tcPr>
            <w:tcW w:w="1560" w:type="dxa"/>
          </w:tcPr>
          <w:p w14:paraId="103E7B51" w14:textId="77777777" w:rsidR="00BC0DD9" w:rsidRPr="00836B0F" w:rsidRDefault="00BC0DD9" w:rsidP="00AD08AA">
            <w:r w:rsidRPr="00836B0F">
              <w:t>+</w:t>
            </w:r>
          </w:p>
        </w:tc>
        <w:tc>
          <w:tcPr>
            <w:tcW w:w="1984" w:type="dxa"/>
          </w:tcPr>
          <w:p w14:paraId="480D81DB" w14:textId="77777777" w:rsidR="00BC0DD9" w:rsidRPr="00836B0F" w:rsidRDefault="00BC0DD9" w:rsidP="00AD08AA">
            <w:r w:rsidRPr="00836B0F">
              <w:t>+</w:t>
            </w:r>
          </w:p>
        </w:tc>
      </w:tr>
      <w:tr w:rsidR="00BC0DD9" w:rsidRPr="00836B0F" w14:paraId="60934376" w14:textId="77777777" w:rsidTr="00C77313">
        <w:trPr>
          <w:trHeight w:val="170"/>
        </w:trPr>
        <w:tc>
          <w:tcPr>
            <w:tcW w:w="0" w:type="auto"/>
            <w:noWrap/>
            <w:hideMark/>
          </w:tcPr>
          <w:p w14:paraId="0BCCE427" w14:textId="77777777" w:rsidR="00BC0DD9" w:rsidRPr="00836B0F" w:rsidRDefault="00BC0DD9" w:rsidP="00AD08AA">
            <w:proofErr w:type="spellStart"/>
            <w:r w:rsidRPr="00836B0F">
              <w:t>Hemiaulus</w:t>
            </w:r>
            <w:proofErr w:type="spellEnd"/>
            <w:r w:rsidRPr="00836B0F">
              <w:t xml:space="preserve"> </w:t>
            </w:r>
            <w:proofErr w:type="spellStart"/>
            <w:r w:rsidRPr="00836B0F">
              <w:t>membranaceus</w:t>
            </w:r>
            <w:proofErr w:type="spellEnd"/>
          </w:p>
        </w:tc>
        <w:tc>
          <w:tcPr>
            <w:tcW w:w="1708" w:type="dxa"/>
          </w:tcPr>
          <w:p w14:paraId="4E596629" w14:textId="77777777" w:rsidR="00BC0DD9" w:rsidRPr="00836B0F" w:rsidRDefault="00BC0DD9" w:rsidP="00AD08AA">
            <w:r w:rsidRPr="00836B0F">
              <w:t>+</w:t>
            </w:r>
          </w:p>
        </w:tc>
        <w:tc>
          <w:tcPr>
            <w:tcW w:w="1560" w:type="dxa"/>
          </w:tcPr>
          <w:p w14:paraId="56B1235C" w14:textId="77777777" w:rsidR="00BC0DD9" w:rsidRPr="00836B0F" w:rsidRDefault="00BC0DD9" w:rsidP="00AD08AA"/>
        </w:tc>
        <w:tc>
          <w:tcPr>
            <w:tcW w:w="1984" w:type="dxa"/>
          </w:tcPr>
          <w:p w14:paraId="64A672E9" w14:textId="77777777" w:rsidR="00BC0DD9" w:rsidRPr="00836B0F" w:rsidRDefault="00BC0DD9" w:rsidP="00AD08AA">
            <w:r w:rsidRPr="00836B0F">
              <w:t>+</w:t>
            </w:r>
          </w:p>
        </w:tc>
      </w:tr>
      <w:tr w:rsidR="00BC0DD9" w:rsidRPr="00836B0F" w14:paraId="1FE23BAF" w14:textId="77777777" w:rsidTr="00C77313">
        <w:trPr>
          <w:trHeight w:val="170"/>
        </w:trPr>
        <w:tc>
          <w:tcPr>
            <w:tcW w:w="0" w:type="auto"/>
            <w:noWrap/>
            <w:hideMark/>
          </w:tcPr>
          <w:p w14:paraId="0C8FF883" w14:textId="77777777" w:rsidR="00BC0DD9" w:rsidRPr="00836B0F" w:rsidRDefault="00BC0DD9" w:rsidP="00AD08AA">
            <w:proofErr w:type="spellStart"/>
            <w:r w:rsidRPr="00836B0F">
              <w:t>Hemiaulus</w:t>
            </w:r>
            <w:proofErr w:type="spellEnd"/>
            <w:r w:rsidRPr="00836B0F">
              <w:t xml:space="preserve"> </w:t>
            </w:r>
            <w:proofErr w:type="spellStart"/>
            <w:r w:rsidRPr="00836B0F">
              <w:t>sinensis</w:t>
            </w:r>
            <w:proofErr w:type="spellEnd"/>
          </w:p>
        </w:tc>
        <w:tc>
          <w:tcPr>
            <w:tcW w:w="1708" w:type="dxa"/>
          </w:tcPr>
          <w:p w14:paraId="0A3D699F" w14:textId="77777777" w:rsidR="00BC0DD9" w:rsidRPr="00836B0F" w:rsidRDefault="00BC0DD9" w:rsidP="00AD08AA">
            <w:r w:rsidRPr="00836B0F">
              <w:t>+</w:t>
            </w:r>
          </w:p>
        </w:tc>
        <w:tc>
          <w:tcPr>
            <w:tcW w:w="1560" w:type="dxa"/>
          </w:tcPr>
          <w:p w14:paraId="7109BCCB" w14:textId="77777777" w:rsidR="00BC0DD9" w:rsidRPr="00836B0F" w:rsidRDefault="00BC0DD9" w:rsidP="00AD08AA">
            <w:r w:rsidRPr="00836B0F">
              <w:t>+</w:t>
            </w:r>
          </w:p>
        </w:tc>
        <w:tc>
          <w:tcPr>
            <w:tcW w:w="1984" w:type="dxa"/>
          </w:tcPr>
          <w:p w14:paraId="1D9CB541" w14:textId="77777777" w:rsidR="00BC0DD9" w:rsidRPr="00836B0F" w:rsidRDefault="00BC0DD9" w:rsidP="00AD08AA">
            <w:r w:rsidRPr="00836B0F">
              <w:t>+</w:t>
            </w:r>
          </w:p>
        </w:tc>
      </w:tr>
      <w:tr w:rsidR="00BC0DD9" w:rsidRPr="00836B0F" w14:paraId="1450AC53" w14:textId="77777777" w:rsidTr="00C77313">
        <w:trPr>
          <w:trHeight w:val="170"/>
        </w:trPr>
        <w:tc>
          <w:tcPr>
            <w:tcW w:w="0" w:type="auto"/>
            <w:noWrap/>
            <w:hideMark/>
          </w:tcPr>
          <w:p w14:paraId="45185D79" w14:textId="77777777" w:rsidR="00BC0DD9" w:rsidRPr="00836B0F" w:rsidRDefault="00BC0DD9" w:rsidP="00AD08AA">
            <w:proofErr w:type="spellStart"/>
            <w:r w:rsidRPr="00836B0F">
              <w:t>Streptotheca</w:t>
            </w:r>
            <w:proofErr w:type="spellEnd"/>
            <w:r w:rsidRPr="00836B0F">
              <w:t xml:space="preserve"> </w:t>
            </w:r>
            <w:proofErr w:type="spellStart"/>
            <w:r w:rsidRPr="00836B0F">
              <w:t>tamesis</w:t>
            </w:r>
            <w:proofErr w:type="spellEnd"/>
          </w:p>
        </w:tc>
        <w:tc>
          <w:tcPr>
            <w:tcW w:w="1708" w:type="dxa"/>
          </w:tcPr>
          <w:p w14:paraId="52C6CDF0" w14:textId="77777777" w:rsidR="00BC0DD9" w:rsidRPr="00836B0F" w:rsidRDefault="00BC0DD9" w:rsidP="00AD08AA">
            <w:r w:rsidRPr="00836B0F">
              <w:t>+</w:t>
            </w:r>
          </w:p>
        </w:tc>
        <w:tc>
          <w:tcPr>
            <w:tcW w:w="1560" w:type="dxa"/>
          </w:tcPr>
          <w:p w14:paraId="2FD74801" w14:textId="77777777" w:rsidR="00BC0DD9" w:rsidRPr="00836B0F" w:rsidRDefault="00BC0DD9" w:rsidP="00AD08AA">
            <w:r w:rsidRPr="00836B0F">
              <w:t>+</w:t>
            </w:r>
          </w:p>
        </w:tc>
        <w:tc>
          <w:tcPr>
            <w:tcW w:w="1984" w:type="dxa"/>
          </w:tcPr>
          <w:p w14:paraId="70F223B4" w14:textId="77777777" w:rsidR="00BC0DD9" w:rsidRPr="00836B0F" w:rsidRDefault="00BC0DD9" w:rsidP="00AD08AA">
            <w:r w:rsidRPr="00836B0F">
              <w:t>+</w:t>
            </w:r>
          </w:p>
        </w:tc>
      </w:tr>
      <w:tr w:rsidR="00BC0DD9" w:rsidRPr="00836B0F" w14:paraId="5818AE93" w14:textId="77777777" w:rsidTr="00C77313">
        <w:trPr>
          <w:trHeight w:val="170"/>
        </w:trPr>
        <w:tc>
          <w:tcPr>
            <w:tcW w:w="0" w:type="auto"/>
            <w:noWrap/>
            <w:hideMark/>
          </w:tcPr>
          <w:p w14:paraId="75EFB069" w14:textId="77777777" w:rsidR="00BC0DD9" w:rsidRPr="00836B0F" w:rsidRDefault="00BC0DD9" w:rsidP="00AD08AA">
            <w:proofErr w:type="spellStart"/>
            <w:r w:rsidRPr="00836B0F">
              <w:t>Leptocylindrales</w:t>
            </w:r>
            <w:proofErr w:type="spellEnd"/>
          </w:p>
        </w:tc>
        <w:tc>
          <w:tcPr>
            <w:tcW w:w="1708" w:type="dxa"/>
          </w:tcPr>
          <w:p w14:paraId="074F9832" w14:textId="77777777" w:rsidR="00BC0DD9" w:rsidRPr="00836B0F" w:rsidRDefault="00BC0DD9" w:rsidP="00AD08AA"/>
        </w:tc>
        <w:tc>
          <w:tcPr>
            <w:tcW w:w="1560" w:type="dxa"/>
          </w:tcPr>
          <w:p w14:paraId="138E66F2" w14:textId="77777777" w:rsidR="00BC0DD9" w:rsidRPr="00836B0F" w:rsidRDefault="00BC0DD9" w:rsidP="00AD08AA"/>
        </w:tc>
        <w:tc>
          <w:tcPr>
            <w:tcW w:w="1984" w:type="dxa"/>
          </w:tcPr>
          <w:p w14:paraId="59100EE8" w14:textId="77777777" w:rsidR="00BC0DD9" w:rsidRPr="00836B0F" w:rsidRDefault="00BC0DD9" w:rsidP="00AD08AA"/>
        </w:tc>
      </w:tr>
      <w:tr w:rsidR="00BC0DD9" w:rsidRPr="00836B0F" w14:paraId="6F0422A0" w14:textId="77777777" w:rsidTr="00C77313">
        <w:trPr>
          <w:trHeight w:val="170"/>
        </w:trPr>
        <w:tc>
          <w:tcPr>
            <w:tcW w:w="0" w:type="auto"/>
            <w:noWrap/>
            <w:hideMark/>
          </w:tcPr>
          <w:p w14:paraId="45EE2481" w14:textId="77777777" w:rsidR="00BC0DD9" w:rsidRPr="00836B0F" w:rsidRDefault="00BC0DD9" w:rsidP="00AD08AA">
            <w:proofErr w:type="spellStart"/>
            <w:r w:rsidRPr="00836B0F">
              <w:t>Leptocylindrus</w:t>
            </w:r>
            <w:proofErr w:type="spellEnd"/>
            <w:r w:rsidRPr="00836B0F">
              <w:t xml:space="preserve"> </w:t>
            </w:r>
            <w:proofErr w:type="spellStart"/>
            <w:r w:rsidRPr="00836B0F">
              <w:t>danicus</w:t>
            </w:r>
            <w:proofErr w:type="spellEnd"/>
          </w:p>
        </w:tc>
        <w:tc>
          <w:tcPr>
            <w:tcW w:w="1708" w:type="dxa"/>
          </w:tcPr>
          <w:p w14:paraId="5BFB404E" w14:textId="77777777" w:rsidR="00BC0DD9" w:rsidRPr="00836B0F" w:rsidRDefault="00BC0DD9" w:rsidP="00AD08AA">
            <w:r w:rsidRPr="00836B0F">
              <w:t>+</w:t>
            </w:r>
          </w:p>
        </w:tc>
        <w:tc>
          <w:tcPr>
            <w:tcW w:w="1560" w:type="dxa"/>
          </w:tcPr>
          <w:p w14:paraId="50DEC933" w14:textId="77777777" w:rsidR="00BC0DD9" w:rsidRPr="00836B0F" w:rsidRDefault="00BC0DD9" w:rsidP="00AD08AA">
            <w:r w:rsidRPr="00836B0F">
              <w:t>+</w:t>
            </w:r>
          </w:p>
        </w:tc>
        <w:tc>
          <w:tcPr>
            <w:tcW w:w="1984" w:type="dxa"/>
          </w:tcPr>
          <w:p w14:paraId="0DD993B4" w14:textId="77777777" w:rsidR="00BC0DD9" w:rsidRPr="00836B0F" w:rsidRDefault="00BC0DD9" w:rsidP="00AD08AA">
            <w:r w:rsidRPr="00836B0F">
              <w:t>+</w:t>
            </w:r>
          </w:p>
        </w:tc>
      </w:tr>
      <w:tr w:rsidR="00BC0DD9" w:rsidRPr="00836B0F" w14:paraId="3B9B2E4D" w14:textId="77777777" w:rsidTr="00C77313">
        <w:trPr>
          <w:trHeight w:val="170"/>
        </w:trPr>
        <w:tc>
          <w:tcPr>
            <w:tcW w:w="0" w:type="auto"/>
            <w:noWrap/>
            <w:hideMark/>
          </w:tcPr>
          <w:p w14:paraId="0CB143D9" w14:textId="77777777" w:rsidR="00BC0DD9" w:rsidRPr="00836B0F" w:rsidRDefault="00BC0DD9" w:rsidP="00AD08AA">
            <w:proofErr w:type="spellStart"/>
            <w:r w:rsidRPr="00836B0F">
              <w:t>Lithodesmiales</w:t>
            </w:r>
            <w:proofErr w:type="spellEnd"/>
          </w:p>
        </w:tc>
        <w:tc>
          <w:tcPr>
            <w:tcW w:w="1708" w:type="dxa"/>
          </w:tcPr>
          <w:p w14:paraId="078488B8" w14:textId="77777777" w:rsidR="00BC0DD9" w:rsidRPr="00836B0F" w:rsidRDefault="00BC0DD9" w:rsidP="00AD08AA"/>
        </w:tc>
        <w:tc>
          <w:tcPr>
            <w:tcW w:w="1560" w:type="dxa"/>
          </w:tcPr>
          <w:p w14:paraId="027DA6C1" w14:textId="77777777" w:rsidR="00BC0DD9" w:rsidRPr="00836B0F" w:rsidRDefault="00BC0DD9" w:rsidP="00AD08AA"/>
        </w:tc>
        <w:tc>
          <w:tcPr>
            <w:tcW w:w="1984" w:type="dxa"/>
          </w:tcPr>
          <w:p w14:paraId="2972FE86" w14:textId="77777777" w:rsidR="00BC0DD9" w:rsidRPr="00836B0F" w:rsidRDefault="00BC0DD9" w:rsidP="00AD08AA"/>
        </w:tc>
      </w:tr>
      <w:tr w:rsidR="00BC0DD9" w:rsidRPr="00836B0F" w14:paraId="77BDD541" w14:textId="77777777" w:rsidTr="00C77313">
        <w:trPr>
          <w:trHeight w:val="170"/>
        </w:trPr>
        <w:tc>
          <w:tcPr>
            <w:tcW w:w="0" w:type="auto"/>
            <w:noWrap/>
            <w:hideMark/>
          </w:tcPr>
          <w:p w14:paraId="4B4C25BA" w14:textId="77777777" w:rsidR="00BC0DD9" w:rsidRPr="00836B0F" w:rsidRDefault="00BC0DD9" w:rsidP="00AD08AA">
            <w:proofErr w:type="spellStart"/>
            <w:r w:rsidRPr="00836B0F">
              <w:t>Ditylum</w:t>
            </w:r>
            <w:proofErr w:type="spellEnd"/>
            <w:r w:rsidRPr="00836B0F">
              <w:t xml:space="preserve"> </w:t>
            </w:r>
            <w:proofErr w:type="spellStart"/>
            <w:r w:rsidRPr="00836B0F">
              <w:t>brightwellii</w:t>
            </w:r>
            <w:proofErr w:type="spellEnd"/>
            <w:r w:rsidRPr="00836B0F">
              <w:t xml:space="preserve"> </w:t>
            </w:r>
          </w:p>
        </w:tc>
        <w:tc>
          <w:tcPr>
            <w:tcW w:w="1708" w:type="dxa"/>
          </w:tcPr>
          <w:p w14:paraId="43501DAC" w14:textId="77777777" w:rsidR="00BC0DD9" w:rsidRPr="00836B0F" w:rsidRDefault="00BC0DD9" w:rsidP="00AD08AA">
            <w:r w:rsidRPr="00836B0F">
              <w:t>+</w:t>
            </w:r>
          </w:p>
        </w:tc>
        <w:tc>
          <w:tcPr>
            <w:tcW w:w="1560" w:type="dxa"/>
          </w:tcPr>
          <w:p w14:paraId="738F25CD" w14:textId="77777777" w:rsidR="00BC0DD9" w:rsidRPr="00836B0F" w:rsidRDefault="00BC0DD9" w:rsidP="00AD08AA">
            <w:r w:rsidRPr="00836B0F">
              <w:t>+</w:t>
            </w:r>
          </w:p>
        </w:tc>
        <w:tc>
          <w:tcPr>
            <w:tcW w:w="1984" w:type="dxa"/>
          </w:tcPr>
          <w:p w14:paraId="55AA0CE7" w14:textId="77777777" w:rsidR="00BC0DD9" w:rsidRPr="00836B0F" w:rsidRDefault="00BC0DD9" w:rsidP="00AD08AA">
            <w:r w:rsidRPr="00836B0F">
              <w:t>+</w:t>
            </w:r>
          </w:p>
        </w:tc>
      </w:tr>
      <w:tr w:rsidR="00BC0DD9" w:rsidRPr="00836B0F" w14:paraId="7E0D5223" w14:textId="77777777" w:rsidTr="00C77313">
        <w:trPr>
          <w:trHeight w:val="170"/>
        </w:trPr>
        <w:tc>
          <w:tcPr>
            <w:tcW w:w="0" w:type="auto"/>
            <w:noWrap/>
            <w:hideMark/>
          </w:tcPr>
          <w:p w14:paraId="48AB0890" w14:textId="77777777" w:rsidR="00BC0DD9" w:rsidRPr="00836B0F" w:rsidRDefault="00BC0DD9" w:rsidP="00AD08AA">
            <w:proofErr w:type="spellStart"/>
            <w:r w:rsidRPr="00836B0F">
              <w:t>Lithodesmium</w:t>
            </w:r>
            <w:proofErr w:type="spellEnd"/>
            <w:r w:rsidRPr="00836B0F">
              <w:t xml:space="preserve"> </w:t>
            </w:r>
            <w:proofErr w:type="spellStart"/>
            <w:r w:rsidRPr="00836B0F">
              <w:t>undulatum</w:t>
            </w:r>
            <w:proofErr w:type="spellEnd"/>
          </w:p>
        </w:tc>
        <w:tc>
          <w:tcPr>
            <w:tcW w:w="1708" w:type="dxa"/>
          </w:tcPr>
          <w:p w14:paraId="64745028" w14:textId="77777777" w:rsidR="00BC0DD9" w:rsidRPr="00836B0F" w:rsidRDefault="00BC0DD9" w:rsidP="00AD08AA">
            <w:r w:rsidRPr="00836B0F">
              <w:t>+</w:t>
            </w:r>
          </w:p>
        </w:tc>
        <w:tc>
          <w:tcPr>
            <w:tcW w:w="1560" w:type="dxa"/>
          </w:tcPr>
          <w:p w14:paraId="5D33F22F" w14:textId="77777777" w:rsidR="00BC0DD9" w:rsidRPr="00836B0F" w:rsidRDefault="00BC0DD9" w:rsidP="00AD08AA">
            <w:r w:rsidRPr="00836B0F">
              <w:t>+</w:t>
            </w:r>
          </w:p>
        </w:tc>
        <w:tc>
          <w:tcPr>
            <w:tcW w:w="1984" w:type="dxa"/>
          </w:tcPr>
          <w:p w14:paraId="2CDEE53E" w14:textId="77777777" w:rsidR="00BC0DD9" w:rsidRPr="00836B0F" w:rsidRDefault="00BC0DD9" w:rsidP="00AD08AA">
            <w:r w:rsidRPr="00836B0F">
              <w:t>+</w:t>
            </w:r>
          </w:p>
        </w:tc>
      </w:tr>
      <w:tr w:rsidR="00BC0DD9" w:rsidRPr="00836B0F" w14:paraId="56B95B54" w14:textId="77777777" w:rsidTr="00C77313">
        <w:trPr>
          <w:trHeight w:val="170"/>
        </w:trPr>
        <w:tc>
          <w:tcPr>
            <w:tcW w:w="0" w:type="auto"/>
            <w:noWrap/>
            <w:hideMark/>
          </w:tcPr>
          <w:p w14:paraId="60150804" w14:textId="77777777" w:rsidR="00BC0DD9" w:rsidRPr="00836B0F" w:rsidRDefault="00BC0DD9" w:rsidP="00AD08AA">
            <w:proofErr w:type="spellStart"/>
            <w:r w:rsidRPr="00836B0F">
              <w:t>Lyrellales</w:t>
            </w:r>
            <w:proofErr w:type="spellEnd"/>
          </w:p>
        </w:tc>
        <w:tc>
          <w:tcPr>
            <w:tcW w:w="1708" w:type="dxa"/>
          </w:tcPr>
          <w:p w14:paraId="21E172AC" w14:textId="77777777" w:rsidR="00BC0DD9" w:rsidRPr="00836B0F" w:rsidRDefault="00BC0DD9" w:rsidP="00AD08AA"/>
        </w:tc>
        <w:tc>
          <w:tcPr>
            <w:tcW w:w="1560" w:type="dxa"/>
          </w:tcPr>
          <w:p w14:paraId="60F8F591" w14:textId="77777777" w:rsidR="00BC0DD9" w:rsidRPr="00836B0F" w:rsidRDefault="00BC0DD9" w:rsidP="00AD08AA"/>
        </w:tc>
        <w:tc>
          <w:tcPr>
            <w:tcW w:w="1984" w:type="dxa"/>
          </w:tcPr>
          <w:p w14:paraId="49F1A7A6" w14:textId="77777777" w:rsidR="00BC0DD9" w:rsidRPr="00836B0F" w:rsidRDefault="00BC0DD9" w:rsidP="00AD08AA"/>
        </w:tc>
      </w:tr>
      <w:tr w:rsidR="00BC0DD9" w:rsidRPr="00836B0F" w14:paraId="65178783" w14:textId="77777777" w:rsidTr="00C77313">
        <w:trPr>
          <w:trHeight w:val="170"/>
        </w:trPr>
        <w:tc>
          <w:tcPr>
            <w:tcW w:w="0" w:type="auto"/>
            <w:noWrap/>
            <w:hideMark/>
          </w:tcPr>
          <w:p w14:paraId="1FF17F0F" w14:textId="77777777" w:rsidR="00BC0DD9" w:rsidRPr="00836B0F" w:rsidRDefault="00BC0DD9" w:rsidP="00AD08AA">
            <w:proofErr w:type="spellStart"/>
            <w:r w:rsidRPr="00836B0F">
              <w:t>Lyrella</w:t>
            </w:r>
            <w:proofErr w:type="spellEnd"/>
            <w:r w:rsidRPr="00836B0F">
              <w:t xml:space="preserve"> </w:t>
            </w:r>
            <w:proofErr w:type="spellStart"/>
            <w:r w:rsidRPr="00836B0F">
              <w:t>sp</w:t>
            </w:r>
            <w:proofErr w:type="spellEnd"/>
          </w:p>
        </w:tc>
        <w:tc>
          <w:tcPr>
            <w:tcW w:w="1708" w:type="dxa"/>
          </w:tcPr>
          <w:p w14:paraId="0EA41840" w14:textId="77777777" w:rsidR="00BC0DD9" w:rsidRPr="00836B0F" w:rsidRDefault="00BC0DD9" w:rsidP="00AD08AA">
            <w:r w:rsidRPr="00836B0F">
              <w:t>+</w:t>
            </w:r>
          </w:p>
        </w:tc>
        <w:tc>
          <w:tcPr>
            <w:tcW w:w="1560" w:type="dxa"/>
          </w:tcPr>
          <w:p w14:paraId="484312C3" w14:textId="77777777" w:rsidR="00BC0DD9" w:rsidRPr="00836B0F" w:rsidRDefault="00BC0DD9" w:rsidP="00AD08AA">
            <w:r w:rsidRPr="00836B0F">
              <w:t>+</w:t>
            </w:r>
          </w:p>
        </w:tc>
        <w:tc>
          <w:tcPr>
            <w:tcW w:w="1984" w:type="dxa"/>
          </w:tcPr>
          <w:p w14:paraId="50338F91" w14:textId="77777777" w:rsidR="00BC0DD9" w:rsidRPr="00836B0F" w:rsidRDefault="00BC0DD9" w:rsidP="00AD08AA">
            <w:r w:rsidRPr="00836B0F">
              <w:t>+</w:t>
            </w:r>
          </w:p>
        </w:tc>
      </w:tr>
      <w:tr w:rsidR="00BC0DD9" w:rsidRPr="00836B0F" w14:paraId="5B615A35" w14:textId="77777777" w:rsidTr="00C77313">
        <w:trPr>
          <w:trHeight w:val="170"/>
        </w:trPr>
        <w:tc>
          <w:tcPr>
            <w:tcW w:w="0" w:type="auto"/>
            <w:noWrap/>
            <w:hideMark/>
          </w:tcPr>
          <w:p w14:paraId="52B6A4A0" w14:textId="77777777" w:rsidR="00BC0DD9" w:rsidRPr="00836B0F" w:rsidRDefault="00BC0DD9" w:rsidP="00AD08AA">
            <w:proofErr w:type="spellStart"/>
            <w:r w:rsidRPr="00836B0F">
              <w:t>Melosirales</w:t>
            </w:r>
            <w:proofErr w:type="spellEnd"/>
          </w:p>
        </w:tc>
        <w:tc>
          <w:tcPr>
            <w:tcW w:w="1708" w:type="dxa"/>
          </w:tcPr>
          <w:p w14:paraId="43D66784" w14:textId="77777777" w:rsidR="00BC0DD9" w:rsidRPr="00836B0F" w:rsidRDefault="00BC0DD9" w:rsidP="00AD08AA"/>
        </w:tc>
        <w:tc>
          <w:tcPr>
            <w:tcW w:w="1560" w:type="dxa"/>
          </w:tcPr>
          <w:p w14:paraId="134E012E" w14:textId="77777777" w:rsidR="00BC0DD9" w:rsidRPr="00836B0F" w:rsidRDefault="00BC0DD9" w:rsidP="00AD08AA"/>
        </w:tc>
        <w:tc>
          <w:tcPr>
            <w:tcW w:w="1984" w:type="dxa"/>
          </w:tcPr>
          <w:p w14:paraId="32900D77" w14:textId="77777777" w:rsidR="00BC0DD9" w:rsidRPr="00836B0F" w:rsidRDefault="00BC0DD9" w:rsidP="00AD08AA"/>
        </w:tc>
      </w:tr>
      <w:tr w:rsidR="00BC0DD9" w:rsidRPr="00836B0F" w14:paraId="7B4C2C20" w14:textId="77777777" w:rsidTr="00C77313">
        <w:trPr>
          <w:trHeight w:val="170"/>
        </w:trPr>
        <w:tc>
          <w:tcPr>
            <w:tcW w:w="0" w:type="auto"/>
            <w:noWrap/>
            <w:hideMark/>
          </w:tcPr>
          <w:p w14:paraId="40CE8423" w14:textId="77777777" w:rsidR="00BC0DD9" w:rsidRPr="00836B0F" w:rsidRDefault="00BC0DD9" w:rsidP="00AD08AA">
            <w:proofErr w:type="spellStart"/>
            <w:proofErr w:type="gramStart"/>
            <w:r w:rsidRPr="00836B0F">
              <w:t>Melosira</w:t>
            </w:r>
            <w:proofErr w:type="spellEnd"/>
            <w:r w:rsidRPr="00836B0F">
              <w:t xml:space="preserve">  </w:t>
            </w:r>
            <w:proofErr w:type="spellStart"/>
            <w:r w:rsidRPr="00836B0F">
              <w:t>sp</w:t>
            </w:r>
            <w:proofErr w:type="spellEnd"/>
            <w:proofErr w:type="gramEnd"/>
          </w:p>
        </w:tc>
        <w:tc>
          <w:tcPr>
            <w:tcW w:w="1708" w:type="dxa"/>
          </w:tcPr>
          <w:p w14:paraId="4DB0073C" w14:textId="77777777" w:rsidR="00BC0DD9" w:rsidRPr="00836B0F" w:rsidRDefault="00BC0DD9" w:rsidP="00AD08AA"/>
        </w:tc>
        <w:tc>
          <w:tcPr>
            <w:tcW w:w="1560" w:type="dxa"/>
          </w:tcPr>
          <w:p w14:paraId="75125E70" w14:textId="77777777" w:rsidR="00BC0DD9" w:rsidRPr="00836B0F" w:rsidRDefault="00BC0DD9" w:rsidP="00AD08AA"/>
        </w:tc>
        <w:tc>
          <w:tcPr>
            <w:tcW w:w="1984" w:type="dxa"/>
          </w:tcPr>
          <w:p w14:paraId="5CBDE021" w14:textId="77777777" w:rsidR="00BC0DD9" w:rsidRPr="00836B0F" w:rsidRDefault="00BC0DD9" w:rsidP="00AD08AA">
            <w:r w:rsidRPr="00836B0F">
              <w:t>+</w:t>
            </w:r>
          </w:p>
        </w:tc>
      </w:tr>
      <w:tr w:rsidR="00BC0DD9" w:rsidRPr="00836B0F" w14:paraId="395FA40B" w14:textId="77777777" w:rsidTr="00C77313">
        <w:trPr>
          <w:trHeight w:val="170"/>
        </w:trPr>
        <w:tc>
          <w:tcPr>
            <w:tcW w:w="0" w:type="auto"/>
            <w:noWrap/>
            <w:hideMark/>
          </w:tcPr>
          <w:p w14:paraId="3445B52C" w14:textId="77777777" w:rsidR="00BC0DD9" w:rsidRPr="00836B0F" w:rsidRDefault="00BC0DD9" w:rsidP="00AD08AA">
            <w:proofErr w:type="spellStart"/>
            <w:r w:rsidRPr="00836B0F">
              <w:t>Stephanopyxis</w:t>
            </w:r>
            <w:proofErr w:type="spellEnd"/>
            <w:r w:rsidRPr="00836B0F">
              <w:t xml:space="preserve"> </w:t>
            </w:r>
            <w:proofErr w:type="spellStart"/>
            <w:r w:rsidRPr="00836B0F">
              <w:t>turris</w:t>
            </w:r>
            <w:proofErr w:type="spellEnd"/>
          </w:p>
        </w:tc>
        <w:tc>
          <w:tcPr>
            <w:tcW w:w="1708" w:type="dxa"/>
          </w:tcPr>
          <w:p w14:paraId="71442209" w14:textId="77777777" w:rsidR="00BC0DD9" w:rsidRPr="00836B0F" w:rsidRDefault="00BC0DD9" w:rsidP="00AD08AA">
            <w:r w:rsidRPr="00836B0F">
              <w:t>+</w:t>
            </w:r>
          </w:p>
        </w:tc>
        <w:tc>
          <w:tcPr>
            <w:tcW w:w="1560" w:type="dxa"/>
          </w:tcPr>
          <w:p w14:paraId="5DDAB74B" w14:textId="77777777" w:rsidR="00BC0DD9" w:rsidRPr="00836B0F" w:rsidRDefault="00BC0DD9" w:rsidP="00AD08AA">
            <w:r w:rsidRPr="00836B0F">
              <w:t>+</w:t>
            </w:r>
          </w:p>
        </w:tc>
        <w:tc>
          <w:tcPr>
            <w:tcW w:w="1984" w:type="dxa"/>
          </w:tcPr>
          <w:p w14:paraId="2AB6942F" w14:textId="77777777" w:rsidR="00BC0DD9" w:rsidRPr="00836B0F" w:rsidRDefault="00BC0DD9" w:rsidP="00AD08AA"/>
        </w:tc>
      </w:tr>
      <w:tr w:rsidR="00BC0DD9" w:rsidRPr="00836B0F" w14:paraId="120C30B9" w14:textId="77777777" w:rsidTr="00C77313">
        <w:trPr>
          <w:trHeight w:val="170"/>
        </w:trPr>
        <w:tc>
          <w:tcPr>
            <w:tcW w:w="0" w:type="auto"/>
            <w:noWrap/>
            <w:hideMark/>
          </w:tcPr>
          <w:p w14:paraId="25251316" w14:textId="77777777" w:rsidR="00BC0DD9" w:rsidRPr="00836B0F" w:rsidRDefault="00BC0DD9" w:rsidP="00AD08AA">
            <w:proofErr w:type="spellStart"/>
            <w:r w:rsidRPr="00836B0F">
              <w:t>Naviculales</w:t>
            </w:r>
            <w:proofErr w:type="spellEnd"/>
          </w:p>
        </w:tc>
        <w:tc>
          <w:tcPr>
            <w:tcW w:w="1708" w:type="dxa"/>
          </w:tcPr>
          <w:p w14:paraId="1A5A0BB6" w14:textId="77777777" w:rsidR="00BC0DD9" w:rsidRPr="00836B0F" w:rsidRDefault="00BC0DD9" w:rsidP="00AD08AA"/>
        </w:tc>
        <w:tc>
          <w:tcPr>
            <w:tcW w:w="1560" w:type="dxa"/>
          </w:tcPr>
          <w:p w14:paraId="0B7FFAFF" w14:textId="77777777" w:rsidR="00BC0DD9" w:rsidRPr="00836B0F" w:rsidRDefault="00BC0DD9" w:rsidP="00AD08AA"/>
        </w:tc>
        <w:tc>
          <w:tcPr>
            <w:tcW w:w="1984" w:type="dxa"/>
          </w:tcPr>
          <w:p w14:paraId="47CCACC1" w14:textId="77777777" w:rsidR="00BC0DD9" w:rsidRPr="00836B0F" w:rsidRDefault="00BC0DD9" w:rsidP="00AD08AA"/>
        </w:tc>
      </w:tr>
      <w:tr w:rsidR="00BC0DD9" w:rsidRPr="00836B0F" w14:paraId="3D65612D" w14:textId="77777777" w:rsidTr="00C77313">
        <w:trPr>
          <w:trHeight w:val="170"/>
        </w:trPr>
        <w:tc>
          <w:tcPr>
            <w:tcW w:w="0" w:type="auto"/>
            <w:noWrap/>
            <w:hideMark/>
          </w:tcPr>
          <w:p w14:paraId="78B5DD0E" w14:textId="77777777" w:rsidR="00BC0DD9" w:rsidRPr="00836B0F" w:rsidRDefault="00BC0DD9" w:rsidP="00AD08AA">
            <w:proofErr w:type="spellStart"/>
            <w:r w:rsidRPr="00836B0F">
              <w:t>Diploneis</w:t>
            </w:r>
            <w:proofErr w:type="spellEnd"/>
            <w:r w:rsidRPr="00836B0F">
              <w:t xml:space="preserve"> </w:t>
            </w:r>
            <w:proofErr w:type="spellStart"/>
            <w:r w:rsidRPr="00836B0F">
              <w:t>gruendleri</w:t>
            </w:r>
            <w:proofErr w:type="spellEnd"/>
          </w:p>
        </w:tc>
        <w:tc>
          <w:tcPr>
            <w:tcW w:w="1708" w:type="dxa"/>
          </w:tcPr>
          <w:p w14:paraId="73EE5699" w14:textId="77777777" w:rsidR="00BC0DD9" w:rsidRPr="00836B0F" w:rsidRDefault="00BC0DD9" w:rsidP="00AD08AA">
            <w:r w:rsidRPr="00836B0F">
              <w:t>+</w:t>
            </w:r>
          </w:p>
        </w:tc>
        <w:tc>
          <w:tcPr>
            <w:tcW w:w="1560" w:type="dxa"/>
          </w:tcPr>
          <w:p w14:paraId="197D16CF" w14:textId="77777777" w:rsidR="00BC0DD9" w:rsidRPr="00836B0F" w:rsidRDefault="00BC0DD9" w:rsidP="00AD08AA">
            <w:r w:rsidRPr="00836B0F">
              <w:t>+</w:t>
            </w:r>
          </w:p>
        </w:tc>
        <w:tc>
          <w:tcPr>
            <w:tcW w:w="1984" w:type="dxa"/>
          </w:tcPr>
          <w:p w14:paraId="6EE0B3FA" w14:textId="77777777" w:rsidR="00BC0DD9" w:rsidRPr="00836B0F" w:rsidRDefault="00BC0DD9" w:rsidP="00AD08AA">
            <w:r w:rsidRPr="00836B0F">
              <w:t>+</w:t>
            </w:r>
          </w:p>
        </w:tc>
      </w:tr>
      <w:tr w:rsidR="00BC0DD9" w:rsidRPr="00836B0F" w14:paraId="72F5EC19" w14:textId="77777777" w:rsidTr="00C77313">
        <w:trPr>
          <w:trHeight w:val="170"/>
        </w:trPr>
        <w:tc>
          <w:tcPr>
            <w:tcW w:w="0" w:type="auto"/>
            <w:noWrap/>
            <w:hideMark/>
          </w:tcPr>
          <w:p w14:paraId="754DCFCA" w14:textId="77777777" w:rsidR="00BC0DD9" w:rsidRPr="00836B0F" w:rsidRDefault="00BC0DD9" w:rsidP="00AD08AA">
            <w:proofErr w:type="spellStart"/>
            <w:r w:rsidRPr="00836B0F">
              <w:t>Gyrosigma</w:t>
            </w:r>
            <w:proofErr w:type="spellEnd"/>
            <w:r w:rsidRPr="00836B0F">
              <w:t xml:space="preserve"> </w:t>
            </w:r>
            <w:proofErr w:type="spellStart"/>
            <w:r w:rsidRPr="00836B0F">
              <w:t>sp</w:t>
            </w:r>
            <w:proofErr w:type="spellEnd"/>
          </w:p>
        </w:tc>
        <w:tc>
          <w:tcPr>
            <w:tcW w:w="1708" w:type="dxa"/>
          </w:tcPr>
          <w:p w14:paraId="45296D6C" w14:textId="77777777" w:rsidR="00BC0DD9" w:rsidRPr="00836B0F" w:rsidRDefault="00BC0DD9" w:rsidP="00AD08AA">
            <w:r w:rsidRPr="00836B0F">
              <w:t>+</w:t>
            </w:r>
          </w:p>
        </w:tc>
        <w:tc>
          <w:tcPr>
            <w:tcW w:w="1560" w:type="dxa"/>
          </w:tcPr>
          <w:p w14:paraId="61579795" w14:textId="77777777" w:rsidR="00BC0DD9" w:rsidRPr="00836B0F" w:rsidRDefault="00BC0DD9" w:rsidP="00AD08AA"/>
        </w:tc>
        <w:tc>
          <w:tcPr>
            <w:tcW w:w="1984" w:type="dxa"/>
          </w:tcPr>
          <w:p w14:paraId="785F16AD" w14:textId="77777777" w:rsidR="00BC0DD9" w:rsidRPr="00836B0F" w:rsidRDefault="00BC0DD9" w:rsidP="00AD08AA">
            <w:r w:rsidRPr="00836B0F">
              <w:t>+</w:t>
            </w:r>
          </w:p>
        </w:tc>
      </w:tr>
      <w:tr w:rsidR="00BC0DD9" w:rsidRPr="00836B0F" w14:paraId="72FEEC4D" w14:textId="77777777" w:rsidTr="00C77313">
        <w:trPr>
          <w:trHeight w:val="170"/>
        </w:trPr>
        <w:tc>
          <w:tcPr>
            <w:tcW w:w="0" w:type="auto"/>
            <w:noWrap/>
            <w:hideMark/>
          </w:tcPr>
          <w:p w14:paraId="5F6F61A8" w14:textId="77777777" w:rsidR="00BC0DD9" w:rsidRPr="00836B0F" w:rsidRDefault="00BC0DD9" w:rsidP="00AD08AA">
            <w:proofErr w:type="spellStart"/>
            <w:r w:rsidRPr="00836B0F">
              <w:t>Meuniera</w:t>
            </w:r>
            <w:proofErr w:type="spellEnd"/>
            <w:r w:rsidRPr="00836B0F">
              <w:t xml:space="preserve"> </w:t>
            </w:r>
            <w:proofErr w:type="spellStart"/>
            <w:r w:rsidRPr="00836B0F">
              <w:t>membranacea</w:t>
            </w:r>
            <w:proofErr w:type="spellEnd"/>
            <w:r w:rsidRPr="00836B0F">
              <w:t xml:space="preserve"> </w:t>
            </w:r>
          </w:p>
        </w:tc>
        <w:tc>
          <w:tcPr>
            <w:tcW w:w="1708" w:type="dxa"/>
          </w:tcPr>
          <w:p w14:paraId="4F025D7F" w14:textId="77777777" w:rsidR="00BC0DD9" w:rsidRPr="00836B0F" w:rsidRDefault="00BC0DD9" w:rsidP="00AD08AA"/>
        </w:tc>
        <w:tc>
          <w:tcPr>
            <w:tcW w:w="1560" w:type="dxa"/>
          </w:tcPr>
          <w:p w14:paraId="28C9A775" w14:textId="77777777" w:rsidR="00BC0DD9" w:rsidRPr="00836B0F" w:rsidRDefault="00BC0DD9" w:rsidP="00AD08AA">
            <w:r w:rsidRPr="00836B0F">
              <w:t>+</w:t>
            </w:r>
          </w:p>
        </w:tc>
        <w:tc>
          <w:tcPr>
            <w:tcW w:w="1984" w:type="dxa"/>
          </w:tcPr>
          <w:p w14:paraId="5B29F092" w14:textId="77777777" w:rsidR="00BC0DD9" w:rsidRPr="00836B0F" w:rsidRDefault="00BC0DD9" w:rsidP="00AD08AA">
            <w:r w:rsidRPr="00836B0F">
              <w:t>+</w:t>
            </w:r>
          </w:p>
        </w:tc>
      </w:tr>
      <w:tr w:rsidR="00BC0DD9" w:rsidRPr="00836B0F" w14:paraId="30A9EABB" w14:textId="77777777" w:rsidTr="00C77313">
        <w:trPr>
          <w:trHeight w:val="170"/>
        </w:trPr>
        <w:tc>
          <w:tcPr>
            <w:tcW w:w="0" w:type="auto"/>
            <w:noWrap/>
            <w:hideMark/>
          </w:tcPr>
          <w:p w14:paraId="38BC28F4" w14:textId="77777777" w:rsidR="00BC0DD9" w:rsidRPr="00836B0F" w:rsidRDefault="00BC0DD9" w:rsidP="00AD08AA">
            <w:proofErr w:type="spellStart"/>
            <w:r w:rsidRPr="00836B0F">
              <w:t>Navicula</w:t>
            </w:r>
            <w:proofErr w:type="spellEnd"/>
            <w:r w:rsidRPr="00836B0F">
              <w:t xml:space="preserve"> </w:t>
            </w:r>
            <w:proofErr w:type="spellStart"/>
            <w:r w:rsidRPr="00836B0F">
              <w:t>sp</w:t>
            </w:r>
            <w:proofErr w:type="spellEnd"/>
          </w:p>
        </w:tc>
        <w:tc>
          <w:tcPr>
            <w:tcW w:w="1708" w:type="dxa"/>
          </w:tcPr>
          <w:p w14:paraId="257BF089" w14:textId="77777777" w:rsidR="00BC0DD9" w:rsidRPr="00836B0F" w:rsidRDefault="00BC0DD9" w:rsidP="00AD08AA"/>
        </w:tc>
        <w:tc>
          <w:tcPr>
            <w:tcW w:w="1560" w:type="dxa"/>
          </w:tcPr>
          <w:p w14:paraId="1EC76DB8" w14:textId="77777777" w:rsidR="00BC0DD9" w:rsidRPr="00836B0F" w:rsidRDefault="00BC0DD9" w:rsidP="00AD08AA">
            <w:r w:rsidRPr="00836B0F">
              <w:t>+</w:t>
            </w:r>
          </w:p>
        </w:tc>
        <w:tc>
          <w:tcPr>
            <w:tcW w:w="1984" w:type="dxa"/>
          </w:tcPr>
          <w:p w14:paraId="63C8FD4A" w14:textId="77777777" w:rsidR="00BC0DD9" w:rsidRPr="00836B0F" w:rsidRDefault="00BC0DD9" w:rsidP="00AD08AA"/>
        </w:tc>
      </w:tr>
      <w:tr w:rsidR="00BC0DD9" w:rsidRPr="00836B0F" w14:paraId="4FA18140" w14:textId="77777777" w:rsidTr="00C77313">
        <w:trPr>
          <w:trHeight w:val="170"/>
        </w:trPr>
        <w:tc>
          <w:tcPr>
            <w:tcW w:w="0" w:type="auto"/>
            <w:noWrap/>
            <w:hideMark/>
          </w:tcPr>
          <w:p w14:paraId="019EE287" w14:textId="77777777" w:rsidR="00BC0DD9" w:rsidRPr="00836B0F" w:rsidRDefault="00BC0DD9" w:rsidP="00AD08AA">
            <w:proofErr w:type="spellStart"/>
            <w:r w:rsidRPr="00836B0F">
              <w:t>Phaeodactylum</w:t>
            </w:r>
            <w:proofErr w:type="spellEnd"/>
            <w:r w:rsidRPr="00836B0F">
              <w:t xml:space="preserve"> </w:t>
            </w:r>
            <w:proofErr w:type="spellStart"/>
            <w:r w:rsidRPr="00836B0F">
              <w:t>sp</w:t>
            </w:r>
            <w:proofErr w:type="spellEnd"/>
          </w:p>
        </w:tc>
        <w:tc>
          <w:tcPr>
            <w:tcW w:w="1708" w:type="dxa"/>
          </w:tcPr>
          <w:p w14:paraId="4764F94F" w14:textId="77777777" w:rsidR="00BC0DD9" w:rsidRPr="00836B0F" w:rsidRDefault="00BC0DD9" w:rsidP="00AD08AA"/>
        </w:tc>
        <w:tc>
          <w:tcPr>
            <w:tcW w:w="1560" w:type="dxa"/>
          </w:tcPr>
          <w:p w14:paraId="07BD223F" w14:textId="77777777" w:rsidR="00BC0DD9" w:rsidRPr="00836B0F" w:rsidRDefault="00BC0DD9" w:rsidP="00AD08AA">
            <w:r w:rsidRPr="00836B0F">
              <w:t>+</w:t>
            </w:r>
          </w:p>
        </w:tc>
        <w:tc>
          <w:tcPr>
            <w:tcW w:w="1984" w:type="dxa"/>
          </w:tcPr>
          <w:p w14:paraId="7DD781F5" w14:textId="77777777" w:rsidR="00BC0DD9" w:rsidRPr="00836B0F" w:rsidRDefault="00BC0DD9" w:rsidP="00AD08AA"/>
        </w:tc>
      </w:tr>
      <w:tr w:rsidR="00BC0DD9" w:rsidRPr="00836B0F" w14:paraId="73731DC6" w14:textId="77777777" w:rsidTr="00C77313">
        <w:trPr>
          <w:trHeight w:val="170"/>
        </w:trPr>
        <w:tc>
          <w:tcPr>
            <w:tcW w:w="0" w:type="auto"/>
            <w:noWrap/>
            <w:hideMark/>
          </w:tcPr>
          <w:p w14:paraId="01E847CD" w14:textId="77777777" w:rsidR="00BC0DD9" w:rsidRPr="00836B0F" w:rsidRDefault="00BC0DD9" w:rsidP="00AD08AA">
            <w:proofErr w:type="spellStart"/>
            <w:r w:rsidRPr="00836B0F">
              <w:t>Plagiotropis</w:t>
            </w:r>
            <w:proofErr w:type="spellEnd"/>
            <w:r w:rsidRPr="00836B0F">
              <w:t xml:space="preserve"> </w:t>
            </w:r>
            <w:proofErr w:type="spellStart"/>
            <w:r w:rsidRPr="00836B0F">
              <w:t>sp</w:t>
            </w:r>
            <w:proofErr w:type="spellEnd"/>
          </w:p>
        </w:tc>
        <w:tc>
          <w:tcPr>
            <w:tcW w:w="1708" w:type="dxa"/>
          </w:tcPr>
          <w:p w14:paraId="471724E4" w14:textId="77777777" w:rsidR="00BC0DD9" w:rsidRPr="00836B0F" w:rsidRDefault="00BC0DD9" w:rsidP="00AD08AA">
            <w:r w:rsidRPr="00836B0F">
              <w:t>+</w:t>
            </w:r>
          </w:p>
        </w:tc>
        <w:tc>
          <w:tcPr>
            <w:tcW w:w="1560" w:type="dxa"/>
          </w:tcPr>
          <w:p w14:paraId="5DEF191E" w14:textId="77777777" w:rsidR="00BC0DD9" w:rsidRPr="00836B0F" w:rsidRDefault="00BC0DD9" w:rsidP="00AD08AA">
            <w:r w:rsidRPr="00836B0F">
              <w:t>+</w:t>
            </w:r>
          </w:p>
        </w:tc>
        <w:tc>
          <w:tcPr>
            <w:tcW w:w="1984" w:type="dxa"/>
          </w:tcPr>
          <w:p w14:paraId="38A38005" w14:textId="77777777" w:rsidR="00BC0DD9" w:rsidRPr="00836B0F" w:rsidRDefault="00BC0DD9" w:rsidP="00AD08AA">
            <w:r w:rsidRPr="00836B0F">
              <w:t>+</w:t>
            </w:r>
          </w:p>
        </w:tc>
      </w:tr>
      <w:tr w:rsidR="00BC0DD9" w:rsidRPr="00836B0F" w14:paraId="6F36C597" w14:textId="77777777" w:rsidTr="00C77313">
        <w:trPr>
          <w:trHeight w:val="170"/>
        </w:trPr>
        <w:tc>
          <w:tcPr>
            <w:tcW w:w="0" w:type="auto"/>
            <w:noWrap/>
            <w:hideMark/>
          </w:tcPr>
          <w:p w14:paraId="224A2C98" w14:textId="77777777" w:rsidR="00BC0DD9" w:rsidRPr="00836B0F" w:rsidRDefault="00BC0DD9" w:rsidP="00AD08AA">
            <w:proofErr w:type="spellStart"/>
            <w:r w:rsidRPr="00836B0F">
              <w:t>Rhaponeidales</w:t>
            </w:r>
            <w:proofErr w:type="spellEnd"/>
          </w:p>
        </w:tc>
        <w:tc>
          <w:tcPr>
            <w:tcW w:w="1708" w:type="dxa"/>
          </w:tcPr>
          <w:p w14:paraId="129D79D8" w14:textId="77777777" w:rsidR="00BC0DD9" w:rsidRPr="00836B0F" w:rsidRDefault="00BC0DD9" w:rsidP="00AD08AA"/>
        </w:tc>
        <w:tc>
          <w:tcPr>
            <w:tcW w:w="1560" w:type="dxa"/>
          </w:tcPr>
          <w:p w14:paraId="3E5816E8" w14:textId="77777777" w:rsidR="00BC0DD9" w:rsidRPr="00836B0F" w:rsidRDefault="00BC0DD9" w:rsidP="00AD08AA"/>
        </w:tc>
        <w:tc>
          <w:tcPr>
            <w:tcW w:w="1984" w:type="dxa"/>
          </w:tcPr>
          <w:p w14:paraId="5473880A" w14:textId="77777777" w:rsidR="00BC0DD9" w:rsidRPr="00836B0F" w:rsidRDefault="00BC0DD9" w:rsidP="00AD08AA"/>
        </w:tc>
      </w:tr>
      <w:tr w:rsidR="00BC0DD9" w:rsidRPr="00836B0F" w14:paraId="53A49E15" w14:textId="77777777" w:rsidTr="00C77313">
        <w:trPr>
          <w:trHeight w:val="170"/>
        </w:trPr>
        <w:tc>
          <w:tcPr>
            <w:tcW w:w="0" w:type="auto"/>
            <w:noWrap/>
            <w:hideMark/>
          </w:tcPr>
          <w:p w14:paraId="23472985" w14:textId="77777777" w:rsidR="00BC0DD9" w:rsidRPr="00836B0F" w:rsidRDefault="00BC0DD9" w:rsidP="00AD08AA">
            <w:proofErr w:type="spellStart"/>
            <w:r w:rsidRPr="00836B0F">
              <w:t>Neodelphineis</w:t>
            </w:r>
            <w:proofErr w:type="spellEnd"/>
            <w:r w:rsidRPr="00836B0F">
              <w:t xml:space="preserve"> </w:t>
            </w:r>
            <w:proofErr w:type="spellStart"/>
            <w:r w:rsidRPr="00836B0F">
              <w:t>pelagica</w:t>
            </w:r>
            <w:proofErr w:type="spellEnd"/>
          </w:p>
        </w:tc>
        <w:tc>
          <w:tcPr>
            <w:tcW w:w="1708" w:type="dxa"/>
          </w:tcPr>
          <w:p w14:paraId="7C1089F0" w14:textId="77777777" w:rsidR="00BC0DD9" w:rsidRPr="00836B0F" w:rsidRDefault="00BC0DD9" w:rsidP="00AD08AA">
            <w:r w:rsidRPr="00836B0F">
              <w:t>+</w:t>
            </w:r>
          </w:p>
        </w:tc>
        <w:tc>
          <w:tcPr>
            <w:tcW w:w="1560" w:type="dxa"/>
          </w:tcPr>
          <w:p w14:paraId="2188A5FD" w14:textId="77777777" w:rsidR="00BC0DD9" w:rsidRPr="00836B0F" w:rsidRDefault="00BC0DD9" w:rsidP="00AD08AA">
            <w:r w:rsidRPr="00836B0F">
              <w:t>+</w:t>
            </w:r>
          </w:p>
        </w:tc>
        <w:tc>
          <w:tcPr>
            <w:tcW w:w="1984" w:type="dxa"/>
          </w:tcPr>
          <w:p w14:paraId="1254A0AC" w14:textId="77777777" w:rsidR="00BC0DD9" w:rsidRPr="00836B0F" w:rsidRDefault="00BC0DD9" w:rsidP="00AD08AA">
            <w:r w:rsidRPr="00836B0F">
              <w:t>+</w:t>
            </w:r>
          </w:p>
        </w:tc>
      </w:tr>
      <w:tr w:rsidR="00BC0DD9" w:rsidRPr="00836B0F" w14:paraId="56FB859A" w14:textId="77777777" w:rsidTr="00C77313">
        <w:trPr>
          <w:trHeight w:val="170"/>
        </w:trPr>
        <w:tc>
          <w:tcPr>
            <w:tcW w:w="0" w:type="auto"/>
            <w:noWrap/>
            <w:hideMark/>
          </w:tcPr>
          <w:p w14:paraId="6D515CEC" w14:textId="77777777" w:rsidR="00BC0DD9" w:rsidRPr="00836B0F" w:rsidRDefault="00BC0DD9" w:rsidP="00AD08AA">
            <w:proofErr w:type="spellStart"/>
            <w:r w:rsidRPr="00836B0F">
              <w:t>Rhizosoleniales</w:t>
            </w:r>
            <w:proofErr w:type="spellEnd"/>
          </w:p>
        </w:tc>
        <w:tc>
          <w:tcPr>
            <w:tcW w:w="1708" w:type="dxa"/>
          </w:tcPr>
          <w:p w14:paraId="6566CD02" w14:textId="77777777" w:rsidR="00BC0DD9" w:rsidRPr="00836B0F" w:rsidRDefault="00BC0DD9" w:rsidP="00AD08AA"/>
        </w:tc>
        <w:tc>
          <w:tcPr>
            <w:tcW w:w="1560" w:type="dxa"/>
          </w:tcPr>
          <w:p w14:paraId="33D3A88F" w14:textId="77777777" w:rsidR="00BC0DD9" w:rsidRPr="00836B0F" w:rsidRDefault="00BC0DD9" w:rsidP="00AD08AA"/>
        </w:tc>
        <w:tc>
          <w:tcPr>
            <w:tcW w:w="1984" w:type="dxa"/>
          </w:tcPr>
          <w:p w14:paraId="59F63FD4" w14:textId="77777777" w:rsidR="00BC0DD9" w:rsidRPr="00836B0F" w:rsidRDefault="00BC0DD9" w:rsidP="00AD08AA"/>
        </w:tc>
      </w:tr>
      <w:tr w:rsidR="00BC0DD9" w:rsidRPr="00836B0F" w14:paraId="19632914" w14:textId="77777777" w:rsidTr="00C77313">
        <w:trPr>
          <w:trHeight w:val="170"/>
        </w:trPr>
        <w:tc>
          <w:tcPr>
            <w:tcW w:w="0" w:type="auto"/>
            <w:noWrap/>
            <w:hideMark/>
          </w:tcPr>
          <w:p w14:paraId="0A4139C5" w14:textId="77777777" w:rsidR="00BC0DD9" w:rsidRPr="00836B0F" w:rsidRDefault="00BC0DD9" w:rsidP="00AD08AA">
            <w:proofErr w:type="spellStart"/>
            <w:r w:rsidRPr="00836B0F">
              <w:t>Guinardia</w:t>
            </w:r>
            <w:proofErr w:type="spellEnd"/>
            <w:r w:rsidRPr="00836B0F">
              <w:t xml:space="preserve"> </w:t>
            </w:r>
            <w:proofErr w:type="spellStart"/>
            <w:r w:rsidRPr="00836B0F">
              <w:t>delicatula</w:t>
            </w:r>
            <w:proofErr w:type="spellEnd"/>
          </w:p>
        </w:tc>
        <w:tc>
          <w:tcPr>
            <w:tcW w:w="1708" w:type="dxa"/>
          </w:tcPr>
          <w:p w14:paraId="0351DF5C" w14:textId="77777777" w:rsidR="00BC0DD9" w:rsidRPr="00836B0F" w:rsidRDefault="00BC0DD9" w:rsidP="00AD08AA"/>
        </w:tc>
        <w:tc>
          <w:tcPr>
            <w:tcW w:w="1560" w:type="dxa"/>
          </w:tcPr>
          <w:p w14:paraId="76F28703" w14:textId="77777777" w:rsidR="00BC0DD9" w:rsidRPr="00836B0F" w:rsidRDefault="00BC0DD9" w:rsidP="00AD08AA">
            <w:r w:rsidRPr="00836B0F">
              <w:t>+</w:t>
            </w:r>
          </w:p>
        </w:tc>
        <w:tc>
          <w:tcPr>
            <w:tcW w:w="1984" w:type="dxa"/>
          </w:tcPr>
          <w:p w14:paraId="51327FF1" w14:textId="77777777" w:rsidR="00BC0DD9" w:rsidRPr="00836B0F" w:rsidRDefault="00BC0DD9" w:rsidP="00AD08AA">
            <w:r w:rsidRPr="00836B0F">
              <w:t>+</w:t>
            </w:r>
          </w:p>
        </w:tc>
      </w:tr>
      <w:tr w:rsidR="00BC0DD9" w:rsidRPr="00836B0F" w14:paraId="67C018B5" w14:textId="77777777" w:rsidTr="00C77313">
        <w:trPr>
          <w:trHeight w:val="170"/>
        </w:trPr>
        <w:tc>
          <w:tcPr>
            <w:tcW w:w="0" w:type="auto"/>
            <w:noWrap/>
            <w:hideMark/>
          </w:tcPr>
          <w:p w14:paraId="0C2BA6A8" w14:textId="77777777" w:rsidR="00BC0DD9" w:rsidRPr="00836B0F" w:rsidRDefault="00BC0DD9" w:rsidP="00AD08AA">
            <w:proofErr w:type="spellStart"/>
            <w:r w:rsidRPr="00836B0F">
              <w:t>Guinardia</w:t>
            </w:r>
            <w:proofErr w:type="spellEnd"/>
            <w:r w:rsidRPr="00836B0F">
              <w:t xml:space="preserve"> </w:t>
            </w:r>
            <w:proofErr w:type="spellStart"/>
            <w:r w:rsidRPr="00836B0F">
              <w:t>flaccida</w:t>
            </w:r>
            <w:proofErr w:type="spellEnd"/>
          </w:p>
        </w:tc>
        <w:tc>
          <w:tcPr>
            <w:tcW w:w="1708" w:type="dxa"/>
          </w:tcPr>
          <w:p w14:paraId="01A52BF7" w14:textId="77777777" w:rsidR="00BC0DD9" w:rsidRPr="00836B0F" w:rsidRDefault="00BC0DD9" w:rsidP="00AD08AA">
            <w:r w:rsidRPr="00836B0F">
              <w:t>+</w:t>
            </w:r>
          </w:p>
        </w:tc>
        <w:tc>
          <w:tcPr>
            <w:tcW w:w="1560" w:type="dxa"/>
          </w:tcPr>
          <w:p w14:paraId="3894474C" w14:textId="77777777" w:rsidR="00BC0DD9" w:rsidRPr="00836B0F" w:rsidRDefault="00BC0DD9" w:rsidP="00AD08AA"/>
        </w:tc>
        <w:tc>
          <w:tcPr>
            <w:tcW w:w="1984" w:type="dxa"/>
          </w:tcPr>
          <w:p w14:paraId="2B7FFAAA" w14:textId="77777777" w:rsidR="00BC0DD9" w:rsidRPr="00836B0F" w:rsidRDefault="00BC0DD9" w:rsidP="00AD08AA">
            <w:r w:rsidRPr="00836B0F">
              <w:t>+</w:t>
            </w:r>
          </w:p>
        </w:tc>
      </w:tr>
      <w:tr w:rsidR="00BC0DD9" w:rsidRPr="00836B0F" w14:paraId="48242BD1" w14:textId="77777777" w:rsidTr="00C77313">
        <w:trPr>
          <w:trHeight w:val="170"/>
        </w:trPr>
        <w:tc>
          <w:tcPr>
            <w:tcW w:w="0" w:type="auto"/>
            <w:noWrap/>
            <w:hideMark/>
          </w:tcPr>
          <w:p w14:paraId="4F80C67F" w14:textId="77777777" w:rsidR="00BC0DD9" w:rsidRPr="00836B0F" w:rsidRDefault="00BC0DD9" w:rsidP="00AD08AA">
            <w:proofErr w:type="spellStart"/>
            <w:r w:rsidRPr="00836B0F">
              <w:t>Guinardia</w:t>
            </w:r>
            <w:proofErr w:type="spellEnd"/>
            <w:r w:rsidRPr="00836B0F">
              <w:t xml:space="preserve"> </w:t>
            </w:r>
            <w:proofErr w:type="spellStart"/>
            <w:r w:rsidRPr="00836B0F">
              <w:t>striata</w:t>
            </w:r>
            <w:proofErr w:type="spellEnd"/>
          </w:p>
        </w:tc>
        <w:tc>
          <w:tcPr>
            <w:tcW w:w="1708" w:type="dxa"/>
          </w:tcPr>
          <w:p w14:paraId="1A4BE1D0" w14:textId="77777777" w:rsidR="00BC0DD9" w:rsidRPr="00836B0F" w:rsidRDefault="00BC0DD9" w:rsidP="00AD08AA">
            <w:r w:rsidRPr="00836B0F">
              <w:t>+</w:t>
            </w:r>
          </w:p>
        </w:tc>
        <w:tc>
          <w:tcPr>
            <w:tcW w:w="1560" w:type="dxa"/>
          </w:tcPr>
          <w:p w14:paraId="6C229CB6" w14:textId="77777777" w:rsidR="00BC0DD9" w:rsidRPr="00836B0F" w:rsidRDefault="00BC0DD9" w:rsidP="00AD08AA">
            <w:r w:rsidRPr="00836B0F">
              <w:t>+</w:t>
            </w:r>
          </w:p>
        </w:tc>
        <w:tc>
          <w:tcPr>
            <w:tcW w:w="1984" w:type="dxa"/>
          </w:tcPr>
          <w:p w14:paraId="06E2DC25" w14:textId="77777777" w:rsidR="00BC0DD9" w:rsidRPr="00836B0F" w:rsidRDefault="00BC0DD9" w:rsidP="00AD08AA">
            <w:r w:rsidRPr="00836B0F">
              <w:t>+</w:t>
            </w:r>
          </w:p>
        </w:tc>
      </w:tr>
      <w:tr w:rsidR="00BC0DD9" w:rsidRPr="00836B0F" w14:paraId="71E16770" w14:textId="77777777" w:rsidTr="00C77313">
        <w:trPr>
          <w:trHeight w:val="170"/>
        </w:trPr>
        <w:tc>
          <w:tcPr>
            <w:tcW w:w="0" w:type="auto"/>
            <w:noWrap/>
            <w:hideMark/>
          </w:tcPr>
          <w:p w14:paraId="2EB1C97E" w14:textId="77777777" w:rsidR="00BC0DD9" w:rsidRPr="00836B0F" w:rsidRDefault="00BC0DD9" w:rsidP="00AD08AA">
            <w:proofErr w:type="spellStart"/>
            <w:r w:rsidRPr="00836B0F">
              <w:t>Neocalyptrella</w:t>
            </w:r>
            <w:proofErr w:type="spellEnd"/>
            <w:r w:rsidRPr="00836B0F">
              <w:t xml:space="preserve"> robusta</w:t>
            </w:r>
          </w:p>
        </w:tc>
        <w:tc>
          <w:tcPr>
            <w:tcW w:w="1708" w:type="dxa"/>
          </w:tcPr>
          <w:p w14:paraId="758BB512" w14:textId="77777777" w:rsidR="00BC0DD9" w:rsidRPr="00836B0F" w:rsidRDefault="00BC0DD9" w:rsidP="00AD08AA"/>
        </w:tc>
        <w:tc>
          <w:tcPr>
            <w:tcW w:w="1560" w:type="dxa"/>
          </w:tcPr>
          <w:p w14:paraId="0BAE6CA0" w14:textId="77777777" w:rsidR="00BC0DD9" w:rsidRPr="00836B0F" w:rsidRDefault="00BC0DD9" w:rsidP="00AD08AA">
            <w:r w:rsidRPr="00836B0F">
              <w:t>+</w:t>
            </w:r>
          </w:p>
        </w:tc>
        <w:tc>
          <w:tcPr>
            <w:tcW w:w="1984" w:type="dxa"/>
          </w:tcPr>
          <w:p w14:paraId="3D89FDFB" w14:textId="77777777" w:rsidR="00BC0DD9" w:rsidRPr="00836B0F" w:rsidRDefault="00BC0DD9" w:rsidP="00AD08AA">
            <w:r w:rsidRPr="00836B0F">
              <w:t>+</w:t>
            </w:r>
          </w:p>
        </w:tc>
      </w:tr>
      <w:tr w:rsidR="00BC0DD9" w:rsidRPr="00836B0F" w14:paraId="08B8DC65" w14:textId="77777777" w:rsidTr="00C77313">
        <w:trPr>
          <w:trHeight w:val="170"/>
        </w:trPr>
        <w:tc>
          <w:tcPr>
            <w:tcW w:w="0" w:type="auto"/>
            <w:noWrap/>
            <w:hideMark/>
          </w:tcPr>
          <w:p w14:paraId="6F4A2B0C" w14:textId="77777777" w:rsidR="00BC0DD9" w:rsidRPr="00836B0F" w:rsidRDefault="00BC0DD9" w:rsidP="00AD08AA">
            <w:proofErr w:type="spellStart"/>
            <w:r w:rsidRPr="00836B0F">
              <w:t>Proboscia</w:t>
            </w:r>
            <w:proofErr w:type="spellEnd"/>
            <w:r w:rsidRPr="00836B0F">
              <w:t xml:space="preserve"> </w:t>
            </w:r>
            <w:proofErr w:type="spellStart"/>
            <w:r w:rsidRPr="00836B0F">
              <w:t>alata</w:t>
            </w:r>
            <w:proofErr w:type="spellEnd"/>
          </w:p>
        </w:tc>
        <w:tc>
          <w:tcPr>
            <w:tcW w:w="1708" w:type="dxa"/>
          </w:tcPr>
          <w:p w14:paraId="0B6252D7" w14:textId="77777777" w:rsidR="00BC0DD9" w:rsidRPr="00836B0F" w:rsidRDefault="00BC0DD9" w:rsidP="00AD08AA">
            <w:r w:rsidRPr="00836B0F">
              <w:t>+</w:t>
            </w:r>
          </w:p>
        </w:tc>
        <w:tc>
          <w:tcPr>
            <w:tcW w:w="1560" w:type="dxa"/>
          </w:tcPr>
          <w:p w14:paraId="5610AFBC" w14:textId="77777777" w:rsidR="00BC0DD9" w:rsidRPr="00836B0F" w:rsidRDefault="00BC0DD9" w:rsidP="00AD08AA">
            <w:r w:rsidRPr="00836B0F">
              <w:t>+</w:t>
            </w:r>
          </w:p>
        </w:tc>
        <w:tc>
          <w:tcPr>
            <w:tcW w:w="1984" w:type="dxa"/>
          </w:tcPr>
          <w:p w14:paraId="5932B0E3" w14:textId="77777777" w:rsidR="00BC0DD9" w:rsidRPr="00836B0F" w:rsidRDefault="00BC0DD9" w:rsidP="00AD08AA"/>
        </w:tc>
      </w:tr>
      <w:tr w:rsidR="00BC0DD9" w:rsidRPr="00836B0F" w14:paraId="5A115DA0" w14:textId="77777777" w:rsidTr="00C77313">
        <w:trPr>
          <w:trHeight w:val="170"/>
        </w:trPr>
        <w:tc>
          <w:tcPr>
            <w:tcW w:w="0" w:type="auto"/>
            <w:noWrap/>
            <w:hideMark/>
          </w:tcPr>
          <w:p w14:paraId="36EBBFB2" w14:textId="77777777" w:rsidR="00BC0DD9" w:rsidRPr="00836B0F" w:rsidRDefault="00BC0DD9" w:rsidP="00AD08AA">
            <w:proofErr w:type="spellStart"/>
            <w:r w:rsidRPr="00836B0F">
              <w:t>Pseudosolenia</w:t>
            </w:r>
            <w:proofErr w:type="spellEnd"/>
            <w:r w:rsidRPr="00836B0F">
              <w:t xml:space="preserve"> calcar-avis</w:t>
            </w:r>
          </w:p>
        </w:tc>
        <w:tc>
          <w:tcPr>
            <w:tcW w:w="1708" w:type="dxa"/>
          </w:tcPr>
          <w:p w14:paraId="0D25E190" w14:textId="77777777" w:rsidR="00BC0DD9" w:rsidRPr="00836B0F" w:rsidRDefault="00BC0DD9" w:rsidP="00AD08AA">
            <w:r w:rsidRPr="00836B0F">
              <w:t>+</w:t>
            </w:r>
          </w:p>
        </w:tc>
        <w:tc>
          <w:tcPr>
            <w:tcW w:w="1560" w:type="dxa"/>
          </w:tcPr>
          <w:p w14:paraId="014B193F" w14:textId="77777777" w:rsidR="00BC0DD9" w:rsidRPr="00836B0F" w:rsidRDefault="00BC0DD9" w:rsidP="00AD08AA">
            <w:r w:rsidRPr="00836B0F">
              <w:t>+</w:t>
            </w:r>
          </w:p>
        </w:tc>
        <w:tc>
          <w:tcPr>
            <w:tcW w:w="1984" w:type="dxa"/>
          </w:tcPr>
          <w:p w14:paraId="391447C0" w14:textId="77777777" w:rsidR="00BC0DD9" w:rsidRPr="00836B0F" w:rsidRDefault="00BC0DD9" w:rsidP="00AD08AA">
            <w:r w:rsidRPr="00836B0F">
              <w:t>+</w:t>
            </w:r>
          </w:p>
        </w:tc>
      </w:tr>
      <w:tr w:rsidR="00BC0DD9" w:rsidRPr="00836B0F" w14:paraId="5C6A0770" w14:textId="77777777" w:rsidTr="00C77313">
        <w:trPr>
          <w:trHeight w:val="170"/>
        </w:trPr>
        <w:tc>
          <w:tcPr>
            <w:tcW w:w="0" w:type="auto"/>
            <w:noWrap/>
            <w:hideMark/>
          </w:tcPr>
          <w:p w14:paraId="6741B65D" w14:textId="77777777" w:rsidR="00BC0DD9" w:rsidRPr="00836B0F" w:rsidRDefault="00BC0DD9" w:rsidP="00AD08AA">
            <w:proofErr w:type="spellStart"/>
            <w:r w:rsidRPr="00836B0F">
              <w:t>Rhizosolenia</w:t>
            </w:r>
            <w:proofErr w:type="spellEnd"/>
            <w:r w:rsidRPr="00836B0F">
              <w:t xml:space="preserve"> </w:t>
            </w:r>
            <w:proofErr w:type="spellStart"/>
            <w:r w:rsidRPr="00836B0F">
              <w:t>bergonii</w:t>
            </w:r>
            <w:proofErr w:type="spellEnd"/>
          </w:p>
        </w:tc>
        <w:tc>
          <w:tcPr>
            <w:tcW w:w="1708" w:type="dxa"/>
          </w:tcPr>
          <w:p w14:paraId="5EFDF58F" w14:textId="77777777" w:rsidR="00BC0DD9" w:rsidRPr="00836B0F" w:rsidRDefault="00BC0DD9" w:rsidP="00AD08AA">
            <w:r w:rsidRPr="00836B0F">
              <w:t>+</w:t>
            </w:r>
          </w:p>
        </w:tc>
        <w:tc>
          <w:tcPr>
            <w:tcW w:w="1560" w:type="dxa"/>
          </w:tcPr>
          <w:p w14:paraId="4FC25EBE" w14:textId="77777777" w:rsidR="00BC0DD9" w:rsidRPr="00836B0F" w:rsidRDefault="00BC0DD9" w:rsidP="00AD08AA"/>
        </w:tc>
        <w:tc>
          <w:tcPr>
            <w:tcW w:w="1984" w:type="dxa"/>
          </w:tcPr>
          <w:p w14:paraId="6EB97929" w14:textId="77777777" w:rsidR="00BC0DD9" w:rsidRPr="00836B0F" w:rsidRDefault="00BC0DD9" w:rsidP="00AD08AA">
            <w:r w:rsidRPr="00836B0F">
              <w:t>+</w:t>
            </w:r>
          </w:p>
        </w:tc>
      </w:tr>
      <w:tr w:rsidR="00BC0DD9" w:rsidRPr="00836B0F" w14:paraId="0E8BF50F" w14:textId="77777777" w:rsidTr="00C77313">
        <w:trPr>
          <w:trHeight w:val="170"/>
        </w:trPr>
        <w:tc>
          <w:tcPr>
            <w:tcW w:w="0" w:type="auto"/>
            <w:noWrap/>
            <w:hideMark/>
          </w:tcPr>
          <w:p w14:paraId="6AAC431B" w14:textId="77777777" w:rsidR="00BC0DD9" w:rsidRPr="00836B0F" w:rsidRDefault="00BC0DD9" w:rsidP="00AD08AA">
            <w:proofErr w:type="spellStart"/>
            <w:r w:rsidRPr="00836B0F">
              <w:t>Rhizosolenia</w:t>
            </w:r>
            <w:proofErr w:type="spellEnd"/>
            <w:r w:rsidRPr="00836B0F">
              <w:t xml:space="preserve"> cf. </w:t>
            </w:r>
            <w:proofErr w:type="spellStart"/>
            <w:r w:rsidRPr="00836B0F">
              <w:t>habetata</w:t>
            </w:r>
            <w:proofErr w:type="spellEnd"/>
          </w:p>
        </w:tc>
        <w:tc>
          <w:tcPr>
            <w:tcW w:w="1708" w:type="dxa"/>
          </w:tcPr>
          <w:p w14:paraId="6D974077" w14:textId="77777777" w:rsidR="00BC0DD9" w:rsidRPr="00836B0F" w:rsidRDefault="00BC0DD9" w:rsidP="00AD08AA">
            <w:r w:rsidRPr="00836B0F">
              <w:t>+</w:t>
            </w:r>
          </w:p>
        </w:tc>
        <w:tc>
          <w:tcPr>
            <w:tcW w:w="1560" w:type="dxa"/>
          </w:tcPr>
          <w:p w14:paraId="5E911761" w14:textId="77777777" w:rsidR="00BC0DD9" w:rsidRPr="00836B0F" w:rsidRDefault="00BC0DD9" w:rsidP="00AD08AA">
            <w:r w:rsidRPr="00836B0F">
              <w:t>+</w:t>
            </w:r>
          </w:p>
        </w:tc>
        <w:tc>
          <w:tcPr>
            <w:tcW w:w="1984" w:type="dxa"/>
          </w:tcPr>
          <w:p w14:paraId="7F3AD1B4" w14:textId="77777777" w:rsidR="00BC0DD9" w:rsidRPr="00836B0F" w:rsidRDefault="00BC0DD9" w:rsidP="00AD08AA">
            <w:r w:rsidRPr="00836B0F">
              <w:t>+</w:t>
            </w:r>
          </w:p>
        </w:tc>
      </w:tr>
      <w:tr w:rsidR="00BC0DD9" w:rsidRPr="00836B0F" w14:paraId="7AA080AA" w14:textId="77777777" w:rsidTr="00C77313">
        <w:trPr>
          <w:trHeight w:val="170"/>
        </w:trPr>
        <w:tc>
          <w:tcPr>
            <w:tcW w:w="0" w:type="auto"/>
            <w:noWrap/>
            <w:hideMark/>
          </w:tcPr>
          <w:p w14:paraId="2A44EDEF" w14:textId="77777777" w:rsidR="00BC0DD9" w:rsidRPr="00836B0F" w:rsidRDefault="00BC0DD9" w:rsidP="00AD08AA">
            <w:proofErr w:type="spellStart"/>
            <w:r w:rsidRPr="00836B0F">
              <w:t>Rhizosolenia</w:t>
            </w:r>
            <w:proofErr w:type="spellEnd"/>
            <w:r w:rsidRPr="00836B0F">
              <w:t xml:space="preserve"> </w:t>
            </w:r>
            <w:proofErr w:type="spellStart"/>
            <w:r w:rsidRPr="00836B0F">
              <w:t>imbricata</w:t>
            </w:r>
            <w:proofErr w:type="spellEnd"/>
          </w:p>
        </w:tc>
        <w:tc>
          <w:tcPr>
            <w:tcW w:w="1708" w:type="dxa"/>
          </w:tcPr>
          <w:p w14:paraId="3168A71E" w14:textId="77777777" w:rsidR="00BC0DD9" w:rsidRPr="00836B0F" w:rsidRDefault="00BC0DD9" w:rsidP="00AD08AA">
            <w:r w:rsidRPr="00836B0F">
              <w:t>+</w:t>
            </w:r>
          </w:p>
        </w:tc>
        <w:tc>
          <w:tcPr>
            <w:tcW w:w="1560" w:type="dxa"/>
          </w:tcPr>
          <w:p w14:paraId="16DFF3B5" w14:textId="77777777" w:rsidR="00BC0DD9" w:rsidRPr="00836B0F" w:rsidRDefault="00BC0DD9" w:rsidP="00AD08AA">
            <w:r w:rsidRPr="00836B0F">
              <w:t>+</w:t>
            </w:r>
          </w:p>
        </w:tc>
        <w:tc>
          <w:tcPr>
            <w:tcW w:w="1984" w:type="dxa"/>
          </w:tcPr>
          <w:p w14:paraId="28951702" w14:textId="77777777" w:rsidR="00BC0DD9" w:rsidRPr="00836B0F" w:rsidRDefault="00BC0DD9" w:rsidP="00AD08AA"/>
        </w:tc>
      </w:tr>
      <w:tr w:rsidR="00BC0DD9" w:rsidRPr="00836B0F" w14:paraId="34BF2B89" w14:textId="77777777" w:rsidTr="00C77313">
        <w:trPr>
          <w:trHeight w:val="170"/>
        </w:trPr>
        <w:tc>
          <w:tcPr>
            <w:tcW w:w="0" w:type="auto"/>
            <w:noWrap/>
            <w:hideMark/>
          </w:tcPr>
          <w:p w14:paraId="7A74EAE5" w14:textId="77777777" w:rsidR="00BC0DD9" w:rsidRPr="00836B0F" w:rsidRDefault="00BC0DD9" w:rsidP="00AD08AA">
            <w:proofErr w:type="spellStart"/>
            <w:r w:rsidRPr="00836B0F">
              <w:t>Rhizosolenia</w:t>
            </w:r>
            <w:proofErr w:type="spellEnd"/>
            <w:r w:rsidRPr="00836B0F">
              <w:t xml:space="preserve"> </w:t>
            </w:r>
            <w:proofErr w:type="spellStart"/>
            <w:r w:rsidRPr="00836B0F">
              <w:t>setigera</w:t>
            </w:r>
            <w:proofErr w:type="spellEnd"/>
          </w:p>
        </w:tc>
        <w:tc>
          <w:tcPr>
            <w:tcW w:w="1708" w:type="dxa"/>
          </w:tcPr>
          <w:p w14:paraId="72645E2E" w14:textId="77777777" w:rsidR="00BC0DD9" w:rsidRPr="00836B0F" w:rsidRDefault="00BC0DD9" w:rsidP="00AD08AA">
            <w:r w:rsidRPr="00836B0F">
              <w:t>+</w:t>
            </w:r>
          </w:p>
        </w:tc>
        <w:tc>
          <w:tcPr>
            <w:tcW w:w="1560" w:type="dxa"/>
          </w:tcPr>
          <w:p w14:paraId="0F7E08D2" w14:textId="77777777" w:rsidR="00BC0DD9" w:rsidRPr="00836B0F" w:rsidRDefault="00BC0DD9" w:rsidP="00AD08AA">
            <w:r w:rsidRPr="00836B0F">
              <w:t>+</w:t>
            </w:r>
          </w:p>
        </w:tc>
        <w:tc>
          <w:tcPr>
            <w:tcW w:w="1984" w:type="dxa"/>
          </w:tcPr>
          <w:p w14:paraId="7125085F" w14:textId="77777777" w:rsidR="00BC0DD9" w:rsidRPr="00836B0F" w:rsidRDefault="00BC0DD9" w:rsidP="00AD08AA">
            <w:r w:rsidRPr="00836B0F">
              <w:t>+</w:t>
            </w:r>
          </w:p>
        </w:tc>
      </w:tr>
      <w:tr w:rsidR="00BC0DD9" w:rsidRPr="00836B0F" w14:paraId="4644CDA6" w14:textId="77777777" w:rsidTr="00C77313">
        <w:trPr>
          <w:trHeight w:val="170"/>
        </w:trPr>
        <w:tc>
          <w:tcPr>
            <w:tcW w:w="0" w:type="auto"/>
            <w:noWrap/>
            <w:hideMark/>
          </w:tcPr>
          <w:p w14:paraId="24F5E689" w14:textId="77777777" w:rsidR="00BC0DD9" w:rsidRPr="00836B0F" w:rsidRDefault="00BC0DD9" w:rsidP="00AD08AA">
            <w:proofErr w:type="spellStart"/>
            <w:r w:rsidRPr="00836B0F">
              <w:t>Surirellales</w:t>
            </w:r>
            <w:proofErr w:type="spellEnd"/>
          </w:p>
        </w:tc>
        <w:tc>
          <w:tcPr>
            <w:tcW w:w="1708" w:type="dxa"/>
          </w:tcPr>
          <w:p w14:paraId="0899DF5A" w14:textId="77777777" w:rsidR="00BC0DD9" w:rsidRPr="00836B0F" w:rsidRDefault="00BC0DD9" w:rsidP="00AD08AA"/>
        </w:tc>
        <w:tc>
          <w:tcPr>
            <w:tcW w:w="1560" w:type="dxa"/>
          </w:tcPr>
          <w:p w14:paraId="121A4169" w14:textId="77777777" w:rsidR="00BC0DD9" w:rsidRPr="00836B0F" w:rsidRDefault="00BC0DD9" w:rsidP="00AD08AA"/>
        </w:tc>
        <w:tc>
          <w:tcPr>
            <w:tcW w:w="1984" w:type="dxa"/>
          </w:tcPr>
          <w:p w14:paraId="144C1816" w14:textId="77777777" w:rsidR="00BC0DD9" w:rsidRPr="00836B0F" w:rsidRDefault="00BC0DD9" w:rsidP="00AD08AA"/>
        </w:tc>
      </w:tr>
      <w:tr w:rsidR="00BC0DD9" w:rsidRPr="00836B0F" w14:paraId="43834B68" w14:textId="77777777" w:rsidTr="00C77313">
        <w:trPr>
          <w:trHeight w:val="170"/>
        </w:trPr>
        <w:tc>
          <w:tcPr>
            <w:tcW w:w="0" w:type="auto"/>
            <w:noWrap/>
            <w:hideMark/>
          </w:tcPr>
          <w:p w14:paraId="589221FC" w14:textId="77777777" w:rsidR="00BC0DD9" w:rsidRPr="00836B0F" w:rsidRDefault="00BC0DD9" w:rsidP="00AD08AA">
            <w:proofErr w:type="spellStart"/>
            <w:r w:rsidRPr="00836B0F">
              <w:t>Entomoneis</w:t>
            </w:r>
            <w:proofErr w:type="spellEnd"/>
            <w:r w:rsidRPr="00836B0F">
              <w:t xml:space="preserve"> </w:t>
            </w:r>
            <w:proofErr w:type="spellStart"/>
            <w:r w:rsidRPr="00836B0F">
              <w:t>sp</w:t>
            </w:r>
            <w:proofErr w:type="spellEnd"/>
          </w:p>
        </w:tc>
        <w:tc>
          <w:tcPr>
            <w:tcW w:w="1708" w:type="dxa"/>
          </w:tcPr>
          <w:p w14:paraId="792EA1BA" w14:textId="77777777" w:rsidR="00BC0DD9" w:rsidRPr="00836B0F" w:rsidRDefault="00BC0DD9" w:rsidP="00AD08AA">
            <w:r w:rsidRPr="00836B0F">
              <w:t>+</w:t>
            </w:r>
          </w:p>
        </w:tc>
        <w:tc>
          <w:tcPr>
            <w:tcW w:w="1560" w:type="dxa"/>
          </w:tcPr>
          <w:p w14:paraId="0CFF4CF7" w14:textId="77777777" w:rsidR="00BC0DD9" w:rsidRPr="00836B0F" w:rsidRDefault="00BC0DD9" w:rsidP="00AD08AA">
            <w:r w:rsidRPr="00836B0F">
              <w:t>+</w:t>
            </w:r>
          </w:p>
        </w:tc>
        <w:tc>
          <w:tcPr>
            <w:tcW w:w="1984" w:type="dxa"/>
          </w:tcPr>
          <w:p w14:paraId="393864E4" w14:textId="77777777" w:rsidR="00BC0DD9" w:rsidRPr="00836B0F" w:rsidRDefault="00BC0DD9" w:rsidP="00AD08AA">
            <w:r w:rsidRPr="00836B0F">
              <w:t>+</w:t>
            </w:r>
          </w:p>
        </w:tc>
      </w:tr>
      <w:tr w:rsidR="00BC0DD9" w:rsidRPr="00836B0F" w14:paraId="73985CDF" w14:textId="77777777" w:rsidTr="00C77313">
        <w:trPr>
          <w:trHeight w:val="170"/>
        </w:trPr>
        <w:tc>
          <w:tcPr>
            <w:tcW w:w="0" w:type="auto"/>
            <w:noWrap/>
            <w:hideMark/>
          </w:tcPr>
          <w:p w14:paraId="1EF0A0B0" w14:textId="77777777" w:rsidR="00BC0DD9" w:rsidRPr="00836B0F" w:rsidRDefault="00BC0DD9" w:rsidP="00AD08AA">
            <w:proofErr w:type="spellStart"/>
            <w:r w:rsidRPr="00836B0F">
              <w:t>Surirella</w:t>
            </w:r>
            <w:proofErr w:type="spellEnd"/>
            <w:r w:rsidRPr="00836B0F">
              <w:t xml:space="preserve"> </w:t>
            </w:r>
            <w:proofErr w:type="spellStart"/>
            <w:r w:rsidRPr="00836B0F">
              <w:t>sp</w:t>
            </w:r>
            <w:proofErr w:type="spellEnd"/>
          </w:p>
        </w:tc>
        <w:tc>
          <w:tcPr>
            <w:tcW w:w="1708" w:type="dxa"/>
          </w:tcPr>
          <w:p w14:paraId="1051337E" w14:textId="77777777" w:rsidR="00BC0DD9" w:rsidRPr="00836B0F" w:rsidRDefault="00BC0DD9" w:rsidP="00AD08AA">
            <w:r w:rsidRPr="00836B0F">
              <w:t>+</w:t>
            </w:r>
          </w:p>
        </w:tc>
        <w:tc>
          <w:tcPr>
            <w:tcW w:w="1560" w:type="dxa"/>
          </w:tcPr>
          <w:p w14:paraId="16311B0E" w14:textId="77777777" w:rsidR="00BC0DD9" w:rsidRPr="00836B0F" w:rsidRDefault="00BC0DD9" w:rsidP="00AD08AA">
            <w:r w:rsidRPr="00836B0F">
              <w:t>+</w:t>
            </w:r>
          </w:p>
        </w:tc>
        <w:tc>
          <w:tcPr>
            <w:tcW w:w="1984" w:type="dxa"/>
          </w:tcPr>
          <w:p w14:paraId="74E796FD" w14:textId="77777777" w:rsidR="00BC0DD9" w:rsidRPr="00836B0F" w:rsidRDefault="00BC0DD9" w:rsidP="00AD08AA">
            <w:r w:rsidRPr="00836B0F">
              <w:t>+</w:t>
            </w:r>
          </w:p>
        </w:tc>
      </w:tr>
      <w:tr w:rsidR="00BC0DD9" w:rsidRPr="00836B0F" w14:paraId="0CA19776" w14:textId="77777777" w:rsidTr="00C77313">
        <w:trPr>
          <w:trHeight w:val="170"/>
        </w:trPr>
        <w:tc>
          <w:tcPr>
            <w:tcW w:w="0" w:type="auto"/>
            <w:noWrap/>
            <w:hideMark/>
          </w:tcPr>
          <w:p w14:paraId="372FC5AF" w14:textId="77777777" w:rsidR="00BC0DD9" w:rsidRPr="00836B0F" w:rsidRDefault="00BC0DD9" w:rsidP="00AD08AA">
            <w:proofErr w:type="spellStart"/>
            <w:r w:rsidRPr="00836B0F">
              <w:t>Thalassionematales</w:t>
            </w:r>
            <w:proofErr w:type="spellEnd"/>
          </w:p>
        </w:tc>
        <w:tc>
          <w:tcPr>
            <w:tcW w:w="1708" w:type="dxa"/>
          </w:tcPr>
          <w:p w14:paraId="3EBF88FD" w14:textId="77777777" w:rsidR="00BC0DD9" w:rsidRPr="00836B0F" w:rsidRDefault="00BC0DD9" w:rsidP="00AD08AA"/>
        </w:tc>
        <w:tc>
          <w:tcPr>
            <w:tcW w:w="1560" w:type="dxa"/>
          </w:tcPr>
          <w:p w14:paraId="54F73783" w14:textId="77777777" w:rsidR="00BC0DD9" w:rsidRPr="00836B0F" w:rsidRDefault="00BC0DD9" w:rsidP="00AD08AA"/>
        </w:tc>
        <w:tc>
          <w:tcPr>
            <w:tcW w:w="1984" w:type="dxa"/>
          </w:tcPr>
          <w:p w14:paraId="2B19821F" w14:textId="77777777" w:rsidR="00BC0DD9" w:rsidRPr="00836B0F" w:rsidRDefault="00BC0DD9" w:rsidP="00AD08AA"/>
        </w:tc>
      </w:tr>
      <w:tr w:rsidR="00BC0DD9" w:rsidRPr="00836B0F" w14:paraId="4154113C" w14:textId="77777777" w:rsidTr="00C77313">
        <w:trPr>
          <w:trHeight w:val="170"/>
        </w:trPr>
        <w:tc>
          <w:tcPr>
            <w:tcW w:w="0" w:type="auto"/>
            <w:noWrap/>
            <w:hideMark/>
          </w:tcPr>
          <w:p w14:paraId="2E3C4630" w14:textId="77777777" w:rsidR="00BC0DD9" w:rsidRPr="00836B0F" w:rsidRDefault="00BC0DD9" w:rsidP="00AD08AA">
            <w:proofErr w:type="spellStart"/>
            <w:r w:rsidRPr="00836B0F">
              <w:lastRenderedPageBreak/>
              <w:t>Lioloma</w:t>
            </w:r>
            <w:proofErr w:type="spellEnd"/>
            <w:r w:rsidRPr="00836B0F">
              <w:t xml:space="preserve"> </w:t>
            </w:r>
            <w:proofErr w:type="spellStart"/>
            <w:r w:rsidRPr="00836B0F">
              <w:t>elongatum</w:t>
            </w:r>
            <w:proofErr w:type="spellEnd"/>
          </w:p>
        </w:tc>
        <w:tc>
          <w:tcPr>
            <w:tcW w:w="1708" w:type="dxa"/>
          </w:tcPr>
          <w:p w14:paraId="595D5B61" w14:textId="77777777" w:rsidR="00BC0DD9" w:rsidRPr="00836B0F" w:rsidRDefault="00BC0DD9" w:rsidP="00AD08AA"/>
        </w:tc>
        <w:tc>
          <w:tcPr>
            <w:tcW w:w="1560" w:type="dxa"/>
          </w:tcPr>
          <w:p w14:paraId="6D877E10" w14:textId="77777777" w:rsidR="00BC0DD9" w:rsidRPr="00836B0F" w:rsidRDefault="00BC0DD9" w:rsidP="00AD08AA">
            <w:r w:rsidRPr="00836B0F">
              <w:t>+</w:t>
            </w:r>
          </w:p>
        </w:tc>
        <w:tc>
          <w:tcPr>
            <w:tcW w:w="1984" w:type="dxa"/>
          </w:tcPr>
          <w:p w14:paraId="01FC2640" w14:textId="77777777" w:rsidR="00BC0DD9" w:rsidRPr="00836B0F" w:rsidRDefault="00BC0DD9" w:rsidP="00AD08AA">
            <w:r w:rsidRPr="00836B0F">
              <w:t>+</w:t>
            </w:r>
          </w:p>
        </w:tc>
      </w:tr>
      <w:tr w:rsidR="00BC0DD9" w:rsidRPr="00836B0F" w14:paraId="4F5D7CCE" w14:textId="77777777" w:rsidTr="00C77313">
        <w:trPr>
          <w:trHeight w:val="170"/>
        </w:trPr>
        <w:tc>
          <w:tcPr>
            <w:tcW w:w="0" w:type="auto"/>
            <w:noWrap/>
            <w:hideMark/>
          </w:tcPr>
          <w:p w14:paraId="5125F62D" w14:textId="77777777" w:rsidR="00BC0DD9" w:rsidRPr="00836B0F" w:rsidRDefault="00BC0DD9" w:rsidP="00AD08AA">
            <w:proofErr w:type="spellStart"/>
            <w:r w:rsidRPr="00836B0F">
              <w:t>Lioloma</w:t>
            </w:r>
            <w:proofErr w:type="spellEnd"/>
            <w:r w:rsidRPr="00836B0F">
              <w:t xml:space="preserve"> </w:t>
            </w:r>
            <w:proofErr w:type="spellStart"/>
            <w:r w:rsidRPr="00836B0F">
              <w:t>pacificum</w:t>
            </w:r>
            <w:proofErr w:type="spellEnd"/>
          </w:p>
        </w:tc>
        <w:tc>
          <w:tcPr>
            <w:tcW w:w="1708" w:type="dxa"/>
          </w:tcPr>
          <w:p w14:paraId="386202DA" w14:textId="77777777" w:rsidR="00BC0DD9" w:rsidRPr="00836B0F" w:rsidRDefault="00BC0DD9" w:rsidP="00AD08AA">
            <w:r w:rsidRPr="00836B0F">
              <w:t>+</w:t>
            </w:r>
          </w:p>
        </w:tc>
        <w:tc>
          <w:tcPr>
            <w:tcW w:w="1560" w:type="dxa"/>
          </w:tcPr>
          <w:p w14:paraId="23142B41" w14:textId="77777777" w:rsidR="00BC0DD9" w:rsidRPr="00836B0F" w:rsidRDefault="00BC0DD9" w:rsidP="00AD08AA">
            <w:r w:rsidRPr="00836B0F">
              <w:t>+</w:t>
            </w:r>
          </w:p>
        </w:tc>
        <w:tc>
          <w:tcPr>
            <w:tcW w:w="1984" w:type="dxa"/>
          </w:tcPr>
          <w:p w14:paraId="57CC3015" w14:textId="77777777" w:rsidR="00BC0DD9" w:rsidRPr="00836B0F" w:rsidRDefault="00BC0DD9" w:rsidP="00AD08AA">
            <w:r w:rsidRPr="00836B0F">
              <w:t>+</w:t>
            </w:r>
          </w:p>
        </w:tc>
      </w:tr>
      <w:tr w:rsidR="00BC0DD9" w:rsidRPr="00836B0F" w14:paraId="0762CC73" w14:textId="77777777" w:rsidTr="00C77313">
        <w:trPr>
          <w:trHeight w:val="170"/>
        </w:trPr>
        <w:tc>
          <w:tcPr>
            <w:tcW w:w="0" w:type="auto"/>
            <w:noWrap/>
            <w:hideMark/>
          </w:tcPr>
          <w:p w14:paraId="5089C93F" w14:textId="77777777" w:rsidR="00BC0DD9" w:rsidRPr="00836B0F" w:rsidRDefault="00BC0DD9" w:rsidP="00AD08AA">
            <w:proofErr w:type="spellStart"/>
            <w:r w:rsidRPr="00836B0F">
              <w:t>Thalassionema</w:t>
            </w:r>
            <w:proofErr w:type="spellEnd"/>
            <w:r w:rsidRPr="00836B0F">
              <w:t xml:space="preserve"> </w:t>
            </w:r>
            <w:proofErr w:type="spellStart"/>
            <w:r w:rsidRPr="00836B0F">
              <w:t>sp</w:t>
            </w:r>
            <w:proofErr w:type="spellEnd"/>
          </w:p>
        </w:tc>
        <w:tc>
          <w:tcPr>
            <w:tcW w:w="1708" w:type="dxa"/>
          </w:tcPr>
          <w:p w14:paraId="50FA4AA1" w14:textId="77777777" w:rsidR="00BC0DD9" w:rsidRPr="00836B0F" w:rsidRDefault="00BC0DD9" w:rsidP="00AD08AA">
            <w:r w:rsidRPr="00836B0F">
              <w:t>+</w:t>
            </w:r>
          </w:p>
        </w:tc>
        <w:tc>
          <w:tcPr>
            <w:tcW w:w="1560" w:type="dxa"/>
          </w:tcPr>
          <w:p w14:paraId="2D0DED0A" w14:textId="77777777" w:rsidR="00BC0DD9" w:rsidRPr="00836B0F" w:rsidRDefault="00BC0DD9" w:rsidP="00AD08AA"/>
        </w:tc>
        <w:tc>
          <w:tcPr>
            <w:tcW w:w="1984" w:type="dxa"/>
          </w:tcPr>
          <w:p w14:paraId="0A4B575A" w14:textId="77777777" w:rsidR="00BC0DD9" w:rsidRPr="00836B0F" w:rsidRDefault="00BC0DD9" w:rsidP="00AD08AA">
            <w:r w:rsidRPr="00836B0F">
              <w:t>+</w:t>
            </w:r>
          </w:p>
        </w:tc>
      </w:tr>
      <w:tr w:rsidR="00BC0DD9" w:rsidRPr="00836B0F" w14:paraId="3045A1EE" w14:textId="77777777" w:rsidTr="00C77313">
        <w:trPr>
          <w:trHeight w:val="170"/>
        </w:trPr>
        <w:tc>
          <w:tcPr>
            <w:tcW w:w="0" w:type="auto"/>
            <w:noWrap/>
            <w:hideMark/>
          </w:tcPr>
          <w:p w14:paraId="744A0674" w14:textId="77777777" w:rsidR="00BC0DD9" w:rsidRPr="00836B0F" w:rsidRDefault="00BC0DD9" w:rsidP="00AD08AA">
            <w:proofErr w:type="spellStart"/>
            <w:r w:rsidRPr="00836B0F">
              <w:t>Thalassionema</w:t>
            </w:r>
            <w:proofErr w:type="spellEnd"/>
            <w:r w:rsidRPr="00836B0F">
              <w:t xml:space="preserve"> </w:t>
            </w:r>
            <w:proofErr w:type="spellStart"/>
            <w:r w:rsidRPr="00836B0F">
              <w:t>frauenfeldii</w:t>
            </w:r>
            <w:proofErr w:type="spellEnd"/>
          </w:p>
        </w:tc>
        <w:tc>
          <w:tcPr>
            <w:tcW w:w="1708" w:type="dxa"/>
          </w:tcPr>
          <w:p w14:paraId="56E69690" w14:textId="77777777" w:rsidR="00BC0DD9" w:rsidRPr="00836B0F" w:rsidRDefault="00BC0DD9" w:rsidP="00AD08AA">
            <w:r w:rsidRPr="00836B0F">
              <w:t>+</w:t>
            </w:r>
          </w:p>
        </w:tc>
        <w:tc>
          <w:tcPr>
            <w:tcW w:w="1560" w:type="dxa"/>
          </w:tcPr>
          <w:p w14:paraId="672AE70E" w14:textId="77777777" w:rsidR="00BC0DD9" w:rsidRPr="00836B0F" w:rsidRDefault="00BC0DD9" w:rsidP="00AD08AA">
            <w:r w:rsidRPr="00836B0F">
              <w:t>+</w:t>
            </w:r>
          </w:p>
        </w:tc>
        <w:tc>
          <w:tcPr>
            <w:tcW w:w="1984" w:type="dxa"/>
          </w:tcPr>
          <w:p w14:paraId="73EEEEA2" w14:textId="77777777" w:rsidR="00BC0DD9" w:rsidRPr="00836B0F" w:rsidRDefault="00BC0DD9" w:rsidP="00AD08AA">
            <w:r w:rsidRPr="00836B0F">
              <w:t>+</w:t>
            </w:r>
          </w:p>
        </w:tc>
      </w:tr>
      <w:tr w:rsidR="00BC0DD9" w:rsidRPr="00836B0F" w14:paraId="784C7E34" w14:textId="77777777" w:rsidTr="00C77313">
        <w:trPr>
          <w:trHeight w:val="170"/>
        </w:trPr>
        <w:tc>
          <w:tcPr>
            <w:tcW w:w="0" w:type="auto"/>
            <w:noWrap/>
            <w:hideMark/>
          </w:tcPr>
          <w:p w14:paraId="7A6202A5" w14:textId="77777777" w:rsidR="00BC0DD9" w:rsidRPr="00836B0F" w:rsidRDefault="00BC0DD9" w:rsidP="00AD08AA">
            <w:proofErr w:type="spellStart"/>
            <w:r w:rsidRPr="00836B0F">
              <w:t>Thalassionema</w:t>
            </w:r>
            <w:proofErr w:type="spellEnd"/>
            <w:r w:rsidRPr="00836B0F">
              <w:t xml:space="preserve"> </w:t>
            </w:r>
            <w:proofErr w:type="spellStart"/>
            <w:r w:rsidRPr="00836B0F">
              <w:t>nitzschioides</w:t>
            </w:r>
            <w:proofErr w:type="spellEnd"/>
          </w:p>
        </w:tc>
        <w:tc>
          <w:tcPr>
            <w:tcW w:w="1708" w:type="dxa"/>
          </w:tcPr>
          <w:p w14:paraId="1D0C7652" w14:textId="77777777" w:rsidR="00BC0DD9" w:rsidRPr="00836B0F" w:rsidRDefault="00BC0DD9" w:rsidP="00AD08AA">
            <w:r w:rsidRPr="00836B0F">
              <w:t>+</w:t>
            </w:r>
          </w:p>
        </w:tc>
        <w:tc>
          <w:tcPr>
            <w:tcW w:w="1560" w:type="dxa"/>
          </w:tcPr>
          <w:p w14:paraId="0223DD5E" w14:textId="77777777" w:rsidR="00BC0DD9" w:rsidRPr="00836B0F" w:rsidRDefault="00BC0DD9" w:rsidP="00AD08AA">
            <w:r w:rsidRPr="00836B0F">
              <w:t>+</w:t>
            </w:r>
          </w:p>
        </w:tc>
        <w:tc>
          <w:tcPr>
            <w:tcW w:w="1984" w:type="dxa"/>
          </w:tcPr>
          <w:p w14:paraId="34F00DC1" w14:textId="77777777" w:rsidR="00BC0DD9" w:rsidRPr="00836B0F" w:rsidRDefault="00BC0DD9" w:rsidP="00AD08AA">
            <w:r w:rsidRPr="00836B0F">
              <w:t>+</w:t>
            </w:r>
          </w:p>
        </w:tc>
      </w:tr>
      <w:tr w:rsidR="00BC0DD9" w:rsidRPr="00836B0F" w14:paraId="4976660E" w14:textId="77777777" w:rsidTr="00C77313">
        <w:trPr>
          <w:trHeight w:val="170"/>
        </w:trPr>
        <w:tc>
          <w:tcPr>
            <w:tcW w:w="0" w:type="auto"/>
            <w:noWrap/>
            <w:hideMark/>
          </w:tcPr>
          <w:p w14:paraId="2992809C" w14:textId="77777777" w:rsidR="00BC0DD9" w:rsidRPr="00836B0F" w:rsidRDefault="00BC0DD9" w:rsidP="00AD08AA">
            <w:proofErr w:type="spellStart"/>
            <w:r w:rsidRPr="00836B0F">
              <w:t>Thalassiosirales</w:t>
            </w:r>
            <w:proofErr w:type="spellEnd"/>
          </w:p>
        </w:tc>
        <w:tc>
          <w:tcPr>
            <w:tcW w:w="1708" w:type="dxa"/>
          </w:tcPr>
          <w:p w14:paraId="745CB3EA" w14:textId="77777777" w:rsidR="00BC0DD9" w:rsidRPr="00836B0F" w:rsidRDefault="00BC0DD9" w:rsidP="00AD08AA"/>
        </w:tc>
        <w:tc>
          <w:tcPr>
            <w:tcW w:w="1560" w:type="dxa"/>
          </w:tcPr>
          <w:p w14:paraId="236F10A5" w14:textId="77777777" w:rsidR="00BC0DD9" w:rsidRPr="00836B0F" w:rsidRDefault="00BC0DD9" w:rsidP="00AD08AA"/>
        </w:tc>
        <w:tc>
          <w:tcPr>
            <w:tcW w:w="1984" w:type="dxa"/>
          </w:tcPr>
          <w:p w14:paraId="76DE4E7F" w14:textId="77777777" w:rsidR="00BC0DD9" w:rsidRPr="00836B0F" w:rsidRDefault="00BC0DD9" w:rsidP="00AD08AA"/>
        </w:tc>
      </w:tr>
      <w:tr w:rsidR="00BC0DD9" w:rsidRPr="00836B0F" w14:paraId="31C1C9A6" w14:textId="77777777" w:rsidTr="00C77313">
        <w:trPr>
          <w:trHeight w:val="170"/>
        </w:trPr>
        <w:tc>
          <w:tcPr>
            <w:tcW w:w="0" w:type="auto"/>
            <w:noWrap/>
            <w:hideMark/>
          </w:tcPr>
          <w:p w14:paraId="5E36141B" w14:textId="77777777" w:rsidR="00BC0DD9" w:rsidRPr="00836B0F" w:rsidRDefault="00BC0DD9" w:rsidP="00AD08AA">
            <w:proofErr w:type="spellStart"/>
            <w:r w:rsidRPr="00836B0F">
              <w:t>Cyclotella</w:t>
            </w:r>
            <w:proofErr w:type="spellEnd"/>
            <w:r w:rsidRPr="00836B0F">
              <w:t xml:space="preserve"> </w:t>
            </w:r>
            <w:proofErr w:type="spellStart"/>
            <w:r w:rsidRPr="00836B0F">
              <w:t>striata</w:t>
            </w:r>
            <w:proofErr w:type="spellEnd"/>
          </w:p>
        </w:tc>
        <w:tc>
          <w:tcPr>
            <w:tcW w:w="1708" w:type="dxa"/>
          </w:tcPr>
          <w:p w14:paraId="5BAE34A9" w14:textId="77777777" w:rsidR="00BC0DD9" w:rsidRPr="00836B0F" w:rsidRDefault="00BC0DD9" w:rsidP="00AD08AA">
            <w:r w:rsidRPr="00836B0F">
              <w:t>+</w:t>
            </w:r>
          </w:p>
        </w:tc>
        <w:tc>
          <w:tcPr>
            <w:tcW w:w="1560" w:type="dxa"/>
          </w:tcPr>
          <w:p w14:paraId="452723F7" w14:textId="77777777" w:rsidR="00BC0DD9" w:rsidRPr="00836B0F" w:rsidRDefault="00BC0DD9" w:rsidP="00AD08AA">
            <w:r w:rsidRPr="00836B0F">
              <w:t>+</w:t>
            </w:r>
          </w:p>
        </w:tc>
        <w:tc>
          <w:tcPr>
            <w:tcW w:w="1984" w:type="dxa"/>
          </w:tcPr>
          <w:p w14:paraId="099B9C24" w14:textId="77777777" w:rsidR="00BC0DD9" w:rsidRPr="00836B0F" w:rsidRDefault="00BC0DD9" w:rsidP="00AD08AA">
            <w:r w:rsidRPr="00836B0F">
              <w:t>+</w:t>
            </w:r>
          </w:p>
        </w:tc>
      </w:tr>
      <w:tr w:rsidR="00BC0DD9" w:rsidRPr="00836B0F" w14:paraId="0A0B63FF" w14:textId="77777777" w:rsidTr="00C77313">
        <w:trPr>
          <w:trHeight w:val="170"/>
        </w:trPr>
        <w:tc>
          <w:tcPr>
            <w:tcW w:w="0" w:type="auto"/>
            <w:noWrap/>
            <w:hideMark/>
          </w:tcPr>
          <w:p w14:paraId="7261C476" w14:textId="77777777" w:rsidR="00BC0DD9" w:rsidRPr="00836B0F" w:rsidRDefault="00BC0DD9" w:rsidP="00AD08AA">
            <w:proofErr w:type="spellStart"/>
            <w:r w:rsidRPr="00836B0F">
              <w:t>Planktoniella</w:t>
            </w:r>
            <w:proofErr w:type="spellEnd"/>
            <w:r w:rsidRPr="00836B0F">
              <w:t xml:space="preserve"> </w:t>
            </w:r>
            <w:proofErr w:type="spellStart"/>
            <w:r w:rsidRPr="00836B0F">
              <w:t>muriformis</w:t>
            </w:r>
            <w:proofErr w:type="spellEnd"/>
          </w:p>
        </w:tc>
        <w:tc>
          <w:tcPr>
            <w:tcW w:w="1708" w:type="dxa"/>
          </w:tcPr>
          <w:p w14:paraId="2BBAD6EF" w14:textId="77777777" w:rsidR="00BC0DD9" w:rsidRPr="00836B0F" w:rsidRDefault="00BC0DD9" w:rsidP="00AD08AA">
            <w:r w:rsidRPr="00836B0F">
              <w:t>+</w:t>
            </w:r>
          </w:p>
        </w:tc>
        <w:tc>
          <w:tcPr>
            <w:tcW w:w="1560" w:type="dxa"/>
          </w:tcPr>
          <w:p w14:paraId="39D4503D" w14:textId="77777777" w:rsidR="00BC0DD9" w:rsidRPr="00836B0F" w:rsidRDefault="00BC0DD9" w:rsidP="00AD08AA">
            <w:r w:rsidRPr="00836B0F">
              <w:t>+</w:t>
            </w:r>
          </w:p>
        </w:tc>
        <w:tc>
          <w:tcPr>
            <w:tcW w:w="1984" w:type="dxa"/>
          </w:tcPr>
          <w:p w14:paraId="2116FD98" w14:textId="77777777" w:rsidR="00BC0DD9" w:rsidRPr="00836B0F" w:rsidRDefault="00BC0DD9" w:rsidP="00AD08AA">
            <w:r w:rsidRPr="00836B0F">
              <w:t>+</w:t>
            </w:r>
          </w:p>
        </w:tc>
      </w:tr>
      <w:tr w:rsidR="00BC0DD9" w:rsidRPr="00836B0F" w14:paraId="0BF96E50" w14:textId="77777777" w:rsidTr="00C77313">
        <w:trPr>
          <w:trHeight w:val="170"/>
        </w:trPr>
        <w:tc>
          <w:tcPr>
            <w:tcW w:w="0" w:type="auto"/>
            <w:noWrap/>
            <w:hideMark/>
          </w:tcPr>
          <w:p w14:paraId="7207F4D1" w14:textId="77777777" w:rsidR="00BC0DD9" w:rsidRPr="00836B0F" w:rsidRDefault="00BC0DD9" w:rsidP="00AD08AA">
            <w:proofErr w:type="spellStart"/>
            <w:r w:rsidRPr="00836B0F">
              <w:t>Skeletonema</w:t>
            </w:r>
            <w:proofErr w:type="spellEnd"/>
            <w:r w:rsidRPr="00836B0F">
              <w:t xml:space="preserve"> </w:t>
            </w:r>
            <w:proofErr w:type="spellStart"/>
            <w:r w:rsidRPr="00836B0F">
              <w:t>costatum</w:t>
            </w:r>
            <w:proofErr w:type="spellEnd"/>
          </w:p>
        </w:tc>
        <w:tc>
          <w:tcPr>
            <w:tcW w:w="1708" w:type="dxa"/>
          </w:tcPr>
          <w:p w14:paraId="3647E532" w14:textId="77777777" w:rsidR="00BC0DD9" w:rsidRPr="00836B0F" w:rsidRDefault="00BC0DD9" w:rsidP="00AD08AA"/>
        </w:tc>
        <w:tc>
          <w:tcPr>
            <w:tcW w:w="1560" w:type="dxa"/>
          </w:tcPr>
          <w:p w14:paraId="7F307EF6" w14:textId="77777777" w:rsidR="00BC0DD9" w:rsidRPr="00836B0F" w:rsidRDefault="00BC0DD9" w:rsidP="00AD08AA">
            <w:r w:rsidRPr="00836B0F">
              <w:t>+</w:t>
            </w:r>
          </w:p>
        </w:tc>
        <w:tc>
          <w:tcPr>
            <w:tcW w:w="1984" w:type="dxa"/>
          </w:tcPr>
          <w:p w14:paraId="02838E5E" w14:textId="77777777" w:rsidR="00BC0DD9" w:rsidRPr="00836B0F" w:rsidRDefault="00BC0DD9" w:rsidP="00AD08AA"/>
        </w:tc>
      </w:tr>
      <w:tr w:rsidR="00BC0DD9" w:rsidRPr="00836B0F" w14:paraId="79CB4616" w14:textId="77777777" w:rsidTr="00C77313">
        <w:trPr>
          <w:trHeight w:val="170"/>
        </w:trPr>
        <w:tc>
          <w:tcPr>
            <w:tcW w:w="0" w:type="auto"/>
            <w:noWrap/>
            <w:hideMark/>
          </w:tcPr>
          <w:p w14:paraId="7B09B573" w14:textId="77777777" w:rsidR="00BC0DD9" w:rsidRPr="00836B0F" w:rsidRDefault="00BC0DD9" w:rsidP="00AD08AA">
            <w:proofErr w:type="spellStart"/>
            <w:r w:rsidRPr="00836B0F">
              <w:t>Skeletonema</w:t>
            </w:r>
            <w:proofErr w:type="spellEnd"/>
            <w:r w:rsidRPr="00836B0F">
              <w:t xml:space="preserve"> </w:t>
            </w:r>
            <w:proofErr w:type="spellStart"/>
            <w:r w:rsidRPr="00836B0F">
              <w:t>pseudocostatum</w:t>
            </w:r>
            <w:proofErr w:type="spellEnd"/>
          </w:p>
        </w:tc>
        <w:tc>
          <w:tcPr>
            <w:tcW w:w="1708" w:type="dxa"/>
          </w:tcPr>
          <w:p w14:paraId="3E82EB10" w14:textId="77777777" w:rsidR="00BC0DD9" w:rsidRPr="00836B0F" w:rsidRDefault="00BC0DD9" w:rsidP="00AD08AA">
            <w:r w:rsidRPr="00836B0F">
              <w:t>+</w:t>
            </w:r>
          </w:p>
        </w:tc>
        <w:tc>
          <w:tcPr>
            <w:tcW w:w="1560" w:type="dxa"/>
          </w:tcPr>
          <w:p w14:paraId="3F809DE7" w14:textId="77777777" w:rsidR="00BC0DD9" w:rsidRPr="00836B0F" w:rsidRDefault="00BC0DD9" w:rsidP="00AD08AA">
            <w:r w:rsidRPr="00836B0F">
              <w:t>+</w:t>
            </w:r>
          </w:p>
        </w:tc>
        <w:tc>
          <w:tcPr>
            <w:tcW w:w="1984" w:type="dxa"/>
          </w:tcPr>
          <w:p w14:paraId="44367FA2" w14:textId="77777777" w:rsidR="00BC0DD9" w:rsidRPr="00836B0F" w:rsidRDefault="00BC0DD9" w:rsidP="00AD08AA">
            <w:r w:rsidRPr="00836B0F">
              <w:t>+</w:t>
            </w:r>
          </w:p>
        </w:tc>
      </w:tr>
      <w:tr w:rsidR="00BC0DD9" w:rsidRPr="00836B0F" w14:paraId="6AEE9947" w14:textId="77777777" w:rsidTr="00C77313">
        <w:trPr>
          <w:trHeight w:val="170"/>
        </w:trPr>
        <w:tc>
          <w:tcPr>
            <w:tcW w:w="0" w:type="auto"/>
            <w:noWrap/>
            <w:hideMark/>
          </w:tcPr>
          <w:p w14:paraId="064CAAD7" w14:textId="77777777" w:rsidR="00BC0DD9" w:rsidRPr="00836B0F" w:rsidRDefault="00BC0DD9" w:rsidP="00AD08AA">
            <w:proofErr w:type="spellStart"/>
            <w:r w:rsidRPr="00836B0F">
              <w:t>Skeletonema</w:t>
            </w:r>
            <w:proofErr w:type="spellEnd"/>
            <w:r w:rsidRPr="00836B0F">
              <w:t xml:space="preserve"> </w:t>
            </w:r>
            <w:proofErr w:type="spellStart"/>
            <w:r w:rsidRPr="00836B0F">
              <w:t>tropicum</w:t>
            </w:r>
            <w:proofErr w:type="spellEnd"/>
          </w:p>
        </w:tc>
        <w:tc>
          <w:tcPr>
            <w:tcW w:w="1708" w:type="dxa"/>
          </w:tcPr>
          <w:p w14:paraId="46429C7F" w14:textId="77777777" w:rsidR="00BC0DD9" w:rsidRPr="00836B0F" w:rsidRDefault="00BC0DD9" w:rsidP="00AD08AA">
            <w:r w:rsidRPr="00836B0F">
              <w:t>+</w:t>
            </w:r>
          </w:p>
        </w:tc>
        <w:tc>
          <w:tcPr>
            <w:tcW w:w="1560" w:type="dxa"/>
          </w:tcPr>
          <w:p w14:paraId="047A9C4A" w14:textId="77777777" w:rsidR="00BC0DD9" w:rsidRPr="00836B0F" w:rsidRDefault="00BC0DD9" w:rsidP="00AD08AA">
            <w:r w:rsidRPr="00836B0F">
              <w:t>+</w:t>
            </w:r>
          </w:p>
        </w:tc>
        <w:tc>
          <w:tcPr>
            <w:tcW w:w="1984" w:type="dxa"/>
          </w:tcPr>
          <w:p w14:paraId="6ECA88CA" w14:textId="77777777" w:rsidR="00BC0DD9" w:rsidRPr="00836B0F" w:rsidRDefault="00BC0DD9" w:rsidP="00AD08AA">
            <w:r w:rsidRPr="00836B0F">
              <w:t>+</w:t>
            </w:r>
          </w:p>
        </w:tc>
      </w:tr>
      <w:tr w:rsidR="00BC0DD9" w:rsidRPr="00836B0F" w14:paraId="14CC4D6F" w14:textId="77777777" w:rsidTr="00C77313">
        <w:trPr>
          <w:trHeight w:val="170"/>
        </w:trPr>
        <w:tc>
          <w:tcPr>
            <w:tcW w:w="0" w:type="auto"/>
            <w:noWrap/>
            <w:hideMark/>
          </w:tcPr>
          <w:p w14:paraId="5E7B2836" w14:textId="77777777" w:rsidR="00BC0DD9" w:rsidRPr="00836B0F" w:rsidRDefault="00BC0DD9" w:rsidP="00AD08AA">
            <w:proofErr w:type="spellStart"/>
            <w:r w:rsidRPr="00836B0F">
              <w:t>Thalassiosira</w:t>
            </w:r>
            <w:proofErr w:type="spellEnd"/>
            <w:r w:rsidRPr="00836B0F">
              <w:t xml:space="preserve"> </w:t>
            </w:r>
            <w:proofErr w:type="spellStart"/>
            <w:r w:rsidRPr="00836B0F">
              <w:t>sp</w:t>
            </w:r>
            <w:proofErr w:type="spellEnd"/>
          </w:p>
        </w:tc>
        <w:tc>
          <w:tcPr>
            <w:tcW w:w="1708" w:type="dxa"/>
          </w:tcPr>
          <w:p w14:paraId="35C27D5A" w14:textId="77777777" w:rsidR="00BC0DD9" w:rsidRPr="00836B0F" w:rsidRDefault="00BC0DD9" w:rsidP="00AD08AA">
            <w:r w:rsidRPr="00836B0F">
              <w:t>+</w:t>
            </w:r>
          </w:p>
        </w:tc>
        <w:tc>
          <w:tcPr>
            <w:tcW w:w="1560" w:type="dxa"/>
          </w:tcPr>
          <w:p w14:paraId="014FC874" w14:textId="77777777" w:rsidR="00BC0DD9" w:rsidRPr="00836B0F" w:rsidRDefault="00BC0DD9" w:rsidP="00AD08AA">
            <w:r w:rsidRPr="00836B0F">
              <w:t>+</w:t>
            </w:r>
          </w:p>
        </w:tc>
        <w:tc>
          <w:tcPr>
            <w:tcW w:w="1984" w:type="dxa"/>
          </w:tcPr>
          <w:p w14:paraId="6CC9CD0D" w14:textId="77777777" w:rsidR="00BC0DD9" w:rsidRPr="00836B0F" w:rsidRDefault="00BC0DD9" w:rsidP="00AD08AA">
            <w:r w:rsidRPr="00836B0F">
              <w:t>+</w:t>
            </w:r>
          </w:p>
        </w:tc>
      </w:tr>
      <w:tr w:rsidR="00BC0DD9" w:rsidRPr="00836B0F" w14:paraId="2823FB31" w14:textId="77777777" w:rsidTr="00C77313">
        <w:trPr>
          <w:trHeight w:val="170"/>
        </w:trPr>
        <w:tc>
          <w:tcPr>
            <w:tcW w:w="0" w:type="auto"/>
            <w:noWrap/>
            <w:hideMark/>
          </w:tcPr>
          <w:p w14:paraId="7CC354F1" w14:textId="77777777" w:rsidR="00BC0DD9" w:rsidRPr="00836B0F" w:rsidRDefault="00BC0DD9" w:rsidP="00AD08AA">
            <w:proofErr w:type="spellStart"/>
            <w:r w:rsidRPr="00836B0F">
              <w:t>Triceratiales</w:t>
            </w:r>
            <w:proofErr w:type="spellEnd"/>
          </w:p>
        </w:tc>
        <w:tc>
          <w:tcPr>
            <w:tcW w:w="1708" w:type="dxa"/>
          </w:tcPr>
          <w:p w14:paraId="6C9E958A" w14:textId="77777777" w:rsidR="00BC0DD9" w:rsidRPr="00836B0F" w:rsidRDefault="00BC0DD9" w:rsidP="00AD08AA"/>
        </w:tc>
        <w:tc>
          <w:tcPr>
            <w:tcW w:w="1560" w:type="dxa"/>
          </w:tcPr>
          <w:p w14:paraId="1ADBAFDE" w14:textId="77777777" w:rsidR="00BC0DD9" w:rsidRPr="00836B0F" w:rsidRDefault="00BC0DD9" w:rsidP="00AD08AA"/>
        </w:tc>
        <w:tc>
          <w:tcPr>
            <w:tcW w:w="1984" w:type="dxa"/>
          </w:tcPr>
          <w:p w14:paraId="78F69E4D" w14:textId="77777777" w:rsidR="00BC0DD9" w:rsidRPr="00836B0F" w:rsidRDefault="00BC0DD9" w:rsidP="00AD08AA"/>
        </w:tc>
      </w:tr>
      <w:tr w:rsidR="00BC0DD9" w:rsidRPr="00836B0F" w14:paraId="369274A7" w14:textId="77777777" w:rsidTr="00C77313">
        <w:trPr>
          <w:trHeight w:val="170"/>
        </w:trPr>
        <w:tc>
          <w:tcPr>
            <w:tcW w:w="0" w:type="auto"/>
            <w:noWrap/>
            <w:hideMark/>
          </w:tcPr>
          <w:p w14:paraId="07684D2A" w14:textId="77777777" w:rsidR="00BC0DD9" w:rsidRPr="00836B0F" w:rsidRDefault="00BC0DD9" w:rsidP="00AD08AA">
            <w:proofErr w:type="spellStart"/>
            <w:r w:rsidRPr="00836B0F">
              <w:t>Hobaniella</w:t>
            </w:r>
            <w:proofErr w:type="spellEnd"/>
            <w:r w:rsidRPr="00836B0F">
              <w:t xml:space="preserve"> </w:t>
            </w:r>
            <w:proofErr w:type="spellStart"/>
            <w:r w:rsidRPr="00836B0F">
              <w:t>longicruris</w:t>
            </w:r>
            <w:proofErr w:type="spellEnd"/>
          </w:p>
        </w:tc>
        <w:tc>
          <w:tcPr>
            <w:tcW w:w="1708" w:type="dxa"/>
          </w:tcPr>
          <w:p w14:paraId="4764E6E0" w14:textId="77777777" w:rsidR="00BC0DD9" w:rsidRPr="00836B0F" w:rsidRDefault="00BC0DD9" w:rsidP="00AD08AA">
            <w:r w:rsidRPr="00836B0F">
              <w:t>+</w:t>
            </w:r>
          </w:p>
        </w:tc>
        <w:tc>
          <w:tcPr>
            <w:tcW w:w="1560" w:type="dxa"/>
          </w:tcPr>
          <w:p w14:paraId="04F9F612" w14:textId="77777777" w:rsidR="00BC0DD9" w:rsidRPr="00836B0F" w:rsidRDefault="00BC0DD9" w:rsidP="00AD08AA">
            <w:r w:rsidRPr="00836B0F">
              <w:t>+</w:t>
            </w:r>
          </w:p>
        </w:tc>
        <w:tc>
          <w:tcPr>
            <w:tcW w:w="1984" w:type="dxa"/>
          </w:tcPr>
          <w:p w14:paraId="0461CA17" w14:textId="77777777" w:rsidR="00BC0DD9" w:rsidRPr="00836B0F" w:rsidRDefault="00BC0DD9" w:rsidP="00AD08AA"/>
        </w:tc>
      </w:tr>
      <w:tr w:rsidR="00BC0DD9" w:rsidRPr="00836B0F" w14:paraId="00473927" w14:textId="77777777" w:rsidTr="00C77313">
        <w:trPr>
          <w:trHeight w:val="170"/>
        </w:trPr>
        <w:tc>
          <w:tcPr>
            <w:tcW w:w="0" w:type="auto"/>
            <w:noWrap/>
            <w:hideMark/>
          </w:tcPr>
          <w:p w14:paraId="2B91E929" w14:textId="77777777" w:rsidR="00BC0DD9" w:rsidRPr="00836B0F" w:rsidRDefault="00BC0DD9" w:rsidP="00AD08AA">
            <w:proofErr w:type="spellStart"/>
            <w:r w:rsidRPr="00836B0F">
              <w:t>Odontella</w:t>
            </w:r>
            <w:proofErr w:type="spellEnd"/>
            <w:r w:rsidRPr="00836B0F">
              <w:t xml:space="preserve"> </w:t>
            </w:r>
            <w:proofErr w:type="spellStart"/>
            <w:r w:rsidRPr="00836B0F">
              <w:t>sp</w:t>
            </w:r>
            <w:proofErr w:type="spellEnd"/>
          </w:p>
        </w:tc>
        <w:tc>
          <w:tcPr>
            <w:tcW w:w="1708" w:type="dxa"/>
          </w:tcPr>
          <w:p w14:paraId="17AA901B" w14:textId="77777777" w:rsidR="00BC0DD9" w:rsidRPr="00836B0F" w:rsidRDefault="00BC0DD9" w:rsidP="00AD08AA">
            <w:r w:rsidRPr="00836B0F">
              <w:t>+</w:t>
            </w:r>
          </w:p>
        </w:tc>
        <w:tc>
          <w:tcPr>
            <w:tcW w:w="1560" w:type="dxa"/>
          </w:tcPr>
          <w:p w14:paraId="056716DB" w14:textId="77777777" w:rsidR="00BC0DD9" w:rsidRPr="00836B0F" w:rsidRDefault="00BC0DD9" w:rsidP="00AD08AA">
            <w:r w:rsidRPr="00836B0F">
              <w:t>+</w:t>
            </w:r>
          </w:p>
        </w:tc>
        <w:tc>
          <w:tcPr>
            <w:tcW w:w="1984" w:type="dxa"/>
          </w:tcPr>
          <w:p w14:paraId="5EE48821" w14:textId="77777777" w:rsidR="00BC0DD9" w:rsidRPr="00836B0F" w:rsidRDefault="00BC0DD9" w:rsidP="00AD08AA">
            <w:r w:rsidRPr="00836B0F">
              <w:t>+</w:t>
            </w:r>
          </w:p>
        </w:tc>
      </w:tr>
      <w:tr w:rsidR="00BC0DD9" w:rsidRPr="00836B0F" w14:paraId="409A99A3" w14:textId="77777777" w:rsidTr="00C77313">
        <w:trPr>
          <w:trHeight w:val="170"/>
        </w:trPr>
        <w:tc>
          <w:tcPr>
            <w:tcW w:w="0" w:type="auto"/>
            <w:noWrap/>
            <w:hideMark/>
          </w:tcPr>
          <w:p w14:paraId="47683481" w14:textId="77777777" w:rsidR="00BC0DD9" w:rsidRPr="00836B0F" w:rsidRDefault="00BC0DD9" w:rsidP="00AD08AA">
            <w:proofErr w:type="spellStart"/>
            <w:r w:rsidRPr="00836B0F">
              <w:t>Odontella</w:t>
            </w:r>
            <w:proofErr w:type="spellEnd"/>
            <w:r w:rsidRPr="00836B0F">
              <w:t xml:space="preserve"> aurita</w:t>
            </w:r>
          </w:p>
        </w:tc>
        <w:tc>
          <w:tcPr>
            <w:tcW w:w="1708" w:type="dxa"/>
          </w:tcPr>
          <w:p w14:paraId="03B32092" w14:textId="77777777" w:rsidR="00BC0DD9" w:rsidRPr="00836B0F" w:rsidRDefault="00BC0DD9" w:rsidP="00AD08AA"/>
        </w:tc>
        <w:tc>
          <w:tcPr>
            <w:tcW w:w="1560" w:type="dxa"/>
          </w:tcPr>
          <w:p w14:paraId="09F52B87" w14:textId="77777777" w:rsidR="00BC0DD9" w:rsidRPr="00836B0F" w:rsidRDefault="00BC0DD9" w:rsidP="00AD08AA">
            <w:r w:rsidRPr="00836B0F">
              <w:t>+</w:t>
            </w:r>
          </w:p>
        </w:tc>
        <w:tc>
          <w:tcPr>
            <w:tcW w:w="1984" w:type="dxa"/>
          </w:tcPr>
          <w:p w14:paraId="1D938D26" w14:textId="77777777" w:rsidR="00BC0DD9" w:rsidRPr="00836B0F" w:rsidRDefault="00BC0DD9" w:rsidP="00AD08AA">
            <w:r w:rsidRPr="00836B0F">
              <w:t>+</w:t>
            </w:r>
          </w:p>
        </w:tc>
      </w:tr>
      <w:tr w:rsidR="00BC0DD9" w:rsidRPr="00836B0F" w14:paraId="0CE93514" w14:textId="77777777" w:rsidTr="00C77313">
        <w:trPr>
          <w:trHeight w:val="170"/>
        </w:trPr>
        <w:tc>
          <w:tcPr>
            <w:tcW w:w="0" w:type="auto"/>
            <w:noWrap/>
            <w:hideMark/>
          </w:tcPr>
          <w:p w14:paraId="0604C9DA" w14:textId="77777777" w:rsidR="00BC0DD9" w:rsidRPr="00836B0F" w:rsidRDefault="00BC0DD9" w:rsidP="00AD08AA">
            <w:proofErr w:type="spellStart"/>
            <w:r w:rsidRPr="00836B0F">
              <w:t>Trieres</w:t>
            </w:r>
            <w:proofErr w:type="spellEnd"/>
            <w:r w:rsidRPr="00836B0F">
              <w:t xml:space="preserve"> </w:t>
            </w:r>
            <w:proofErr w:type="spellStart"/>
            <w:r w:rsidRPr="00836B0F">
              <w:t>chinensis</w:t>
            </w:r>
            <w:proofErr w:type="spellEnd"/>
          </w:p>
        </w:tc>
        <w:tc>
          <w:tcPr>
            <w:tcW w:w="1708" w:type="dxa"/>
          </w:tcPr>
          <w:p w14:paraId="00C05630" w14:textId="77777777" w:rsidR="00BC0DD9" w:rsidRPr="00836B0F" w:rsidRDefault="00BC0DD9" w:rsidP="00AD08AA">
            <w:r w:rsidRPr="00836B0F">
              <w:t>+</w:t>
            </w:r>
          </w:p>
        </w:tc>
        <w:tc>
          <w:tcPr>
            <w:tcW w:w="1560" w:type="dxa"/>
          </w:tcPr>
          <w:p w14:paraId="6DB7266F" w14:textId="77777777" w:rsidR="00BC0DD9" w:rsidRPr="00836B0F" w:rsidRDefault="00BC0DD9" w:rsidP="00AD08AA">
            <w:r w:rsidRPr="00836B0F">
              <w:t>+</w:t>
            </w:r>
          </w:p>
        </w:tc>
        <w:tc>
          <w:tcPr>
            <w:tcW w:w="1984" w:type="dxa"/>
          </w:tcPr>
          <w:p w14:paraId="264A569B" w14:textId="77777777" w:rsidR="00BC0DD9" w:rsidRPr="00836B0F" w:rsidRDefault="00BC0DD9" w:rsidP="00AD08AA">
            <w:r w:rsidRPr="00836B0F">
              <w:t>+</w:t>
            </w:r>
          </w:p>
        </w:tc>
      </w:tr>
      <w:tr w:rsidR="00BC0DD9" w:rsidRPr="00836B0F" w14:paraId="6A87827C" w14:textId="77777777" w:rsidTr="00C77313">
        <w:trPr>
          <w:trHeight w:val="170"/>
        </w:trPr>
        <w:tc>
          <w:tcPr>
            <w:tcW w:w="0" w:type="auto"/>
            <w:noWrap/>
            <w:hideMark/>
          </w:tcPr>
          <w:p w14:paraId="69A5FFA7" w14:textId="77777777" w:rsidR="00BC0DD9" w:rsidRPr="00836B0F" w:rsidRDefault="00BC0DD9" w:rsidP="00AD08AA">
            <w:proofErr w:type="spellStart"/>
            <w:r w:rsidRPr="00836B0F">
              <w:t>Trieres</w:t>
            </w:r>
            <w:proofErr w:type="spellEnd"/>
            <w:r w:rsidRPr="00836B0F">
              <w:t xml:space="preserve"> </w:t>
            </w:r>
            <w:proofErr w:type="spellStart"/>
            <w:r w:rsidRPr="00836B0F">
              <w:t>mobiliensis</w:t>
            </w:r>
            <w:proofErr w:type="spellEnd"/>
          </w:p>
        </w:tc>
        <w:tc>
          <w:tcPr>
            <w:tcW w:w="1708" w:type="dxa"/>
          </w:tcPr>
          <w:p w14:paraId="204D9D22" w14:textId="77777777" w:rsidR="00BC0DD9" w:rsidRPr="00836B0F" w:rsidRDefault="00BC0DD9" w:rsidP="00AD08AA">
            <w:r w:rsidRPr="00836B0F">
              <w:t>+</w:t>
            </w:r>
          </w:p>
        </w:tc>
        <w:tc>
          <w:tcPr>
            <w:tcW w:w="1560" w:type="dxa"/>
          </w:tcPr>
          <w:p w14:paraId="5C91F7AB" w14:textId="77777777" w:rsidR="00BC0DD9" w:rsidRPr="00836B0F" w:rsidRDefault="00BC0DD9" w:rsidP="00AD08AA">
            <w:r w:rsidRPr="00836B0F">
              <w:t>+</w:t>
            </w:r>
          </w:p>
        </w:tc>
        <w:tc>
          <w:tcPr>
            <w:tcW w:w="1984" w:type="dxa"/>
          </w:tcPr>
          <w:p w14:paraId="66D73E8D" w14:textId="77777777" w:rsidR="00BC0DD9" w:rsidRPr="00836B0F" w:rsidRDefault="00BC0DD9" w:rsidP="00AD08AA">
            <w:r w:rsidRPr="00836B0F">
              <w:t>+</w:t>
            </w:r>
          </w:p>
        </w:tc>
      </w:tr>
      <w:tr w:rsidR="00BC0DD9" w:rsidRPr="00836B0F" w14:paraId="280D280B" w14:textId="77777777" w:rsidTr="00C77313">
        <w:trPr>
          <w:trHeight w:val="170"/>
        </w:trPr>
        <w:tc>
          <w:tcPr>
            <w:tcW w:w="0" w:type="auto"/>
            <w:noWrap/>
            <w:hideMark/>
          </w:tcPr>
          <w:p w14:paraId="6BA5B206" w14:textId="77777777" w:rsidR="00BC0DD9" w:rsidRPr="00836B0F" w:rsidRDefault="00BC0DD9" w:rsidP="00AD08AA">
            <w:proofErr w:type="spellStart"/>
            <w:r w:rsidRPr="00836B0F">
              <w:t>Dinophyceae</w:t>
            </w:r>
            <w:proofErr w:type="spellEnd"/>
          </w:p>
        </w:tc>
        <w:tc>
          <w:tcPr>
            <w:tcW w:w="1708" w:type="dxa"/>
          </w:tcPr>
          <w:p w14:paraId="4EAB8E5C" w14:textId="77777777" w:rsidR="00BC0DD9" w:rsidRPr="00836B0F" w:rsidRDefault="00BC0DD9" w:rsidP="00AD08AA"/>
        </w:tc>
        <w:tc>
          <w:tcPr>
            <w:tcW w:w="1560" w:type="dxa"/>
          </w:tcPr>
          <w:p w14:paraId="268134C4" w14:textId="77777777" w:rsidR="00BC0DD9" w:rsidRPr="00836B0F" w:rsidRDefault="00BC0DD9" w:rsidP="00AD08AA"/>
        </w:tc>
        <w:tc>
          <w:tcPr>
            <w:tcW w:w="1984" w:type="dxa"/>
          </w:tcPr>
          <w:p w14:paraId="45D218C5" w14:textId="77777777" w:rsidR="00BC0DD9" w:rsidRPr="00836B0F" w:rsidRDefault="00BC0DD9" w:rsidP="00AD08AA"/>
        </w:tc>
      </w:tr>
      <w:tr w:rsidR="00BC0DD9" w:rsidRPr="00836B0F" w14:paraId="28090584" w14:textId="77777777" w:rsidTr="00C77313">
        <w:trPr>
          <w:trHeight w:val="170"/>
        </w:trPr>
        <w:tc>
          <w:tcPr>
            <w:tcW w:w="0" w:type="auto"/>
            <w:noWrap/>
            <w:hideMark/>
          </w:tcPr>
          <w:p w14:paraId="1BC5E5BF" w14:textId="77777777" w:rsidR="00BC0DD9" w:rsidRPr="00836B0F" w:rsidRDefault="00BC0DD9" w:rsidP="00AD08AA">
            <w:proofErr w:type="spellStart"/>
            <w:r w:rsidRPr="00836B0F">
              <w:t>Dinophysiales</w:t>
            </w:r>
            <w:proofErr w:type="spellEnd"/>
          </w:p>
        </w:tc>
        <w:tc>
          <w:tcPr>
            <w:tcW w:w="1708" w:type="dxa"/>
          </w:tcPr>
          <w:p w14:paraId="120B8943" w14:textId="77777777" w:rsidR="00BC0DD9" w:rsidRPr="00836B0F" w:rsidRDefault="00BC0DD9" w:rsidP="00AD08AA"/>
        </w:tc>
        <w:tc>
          <w:tcPr>
            <w:tcW w:w="1560" w:type="dxa"/>
          </w:tcPr>
          <w:p w14:paraId="5F9D7DA5" w14:textId="77777777" w:rsidR="00BC0DD9" w:rsidRPr="00836B0F" w:rsidRDefault="00BC0DD9" w:rsidP="00AD08AA"/>
        </w:tc>
        <w:tc>
          <w:tcPr>
            <w:tcW w:w="1984" w:type="dxa"/>
          </w:tcPr>
          <w:p w14:paraId="37EA0686" w14:textId="77777777" w:rsidR="00BC0DD9" w:rsidRPr="00836B0F" w:rsidRDefault="00BC0DD9" w:rsidP="00AD08AA"/>
        </w:tc>
      </w:tr>
      <w:tr w:rsidR="00BC0DD9" w:rsidRPr="00836B0F" w14:paraId="500D9FA3" w14:textId="77777777" w:rsidTr="00C77313">
        <w:trPr>
          <w:trHeight w:val="170"/>
        </w:trPr>
        <w:tc>
          <w:tcPr>
            <w:tcW w:w="0" w:type="auto"/>
            <w:noWrap/>
            <w:hideMark/>
          </w:tcPr>
          <w:p w14:paraId="7D2573B0" w14:textId="77777777" w:rsidR="00BC0DD9" w:rsidRPr="00836B0F" w:rsidRDefault="00BC0DD9" w:rsidP="00AD08AA">
            <w:proofErr w:type="spellStart"/>
            <w:r w:rsidRPr="00836B0F">
              <w:t>Dinophysis</w:t>
            </w:r>
            <w:proofErr w:type="spellEnd"/>
            <w:r w:rsidRPr="00836B0F">
              <w:t xml:space="preserve"> caudata</w:t>
            </w:r>
          </w:p>
        </w:tc>
        <w:tc>
          <w:tcPr>
            <w:tcW w:w="1708" w:type="dxa"/>
          </w:tcPr>
          <w:p w14:paraId="20D425DE" w14:textId="77777777" w:rsidR="00BC0DD9" w:rsidRPr="00836B0F" w:rsidRDefault="00BC0DD9" w:rsidP="00AD08AA">
            <w:r w:rsidRPr="00836B0F">
              <w:t>+</w:t>
            </w:r>
          </w:p>
        </w:tc>
        <w:tc>
          <w:tcPr>
            <w:tcW w:w="1560" w:type="dxa"/>
          </w:tcPr>
          <w:p w14:paraId="05BD841A" w14:textId="77777777" w:rsidR="00BC0DD9" w:rsidRPr="00836B0F" w:rsidRDefault="00BC0DD9" w:rsidP="00AD08AA">
            <w:r w:rsidRPr="00836B0F">
              <w:t>+</w:t>
            </w:r>
          </w:p>
        </w:tc>
        <w:tc>
          <w:tcPr>
            <w:tcW w:w="1984" w:type="dxa"/>
          </w:tcPr>
          <w:p w14:paraId="528193BD" w14:textId="77777777" w:rsidR="00BC0DD9" w:rsidRPr="00836B0F" w:rsidRDefault="00BC0DD9" w:rsidP="00AD08AA">
            <w:r w:rsidRPr="00836B0F">
              <w:t>+</w:t>
            </w:r>
          </w:p>
        </w:tc>
      </w:tr>
      <w:tr w:rsidR="00BC0DD9" w:rsidRPr="00836B0F" w14:paraId="03F5D95A" w14:textId="77777777" w:rsidTr="00C77313">
        <w:trPr>
          <w:trHeight w:val="170"/>
        </w:trPr>
        <w:tc>
          <w:tcPr>
            <w:tcW w:w="0" w:type="auto"/>
            <w:noWrap/>
            <w:hideMark/>
          </w:tcPr>
          <w:p w14:paraId="35B21239" w14:textId="77777777" w:rsidR="00BC0DD9" w:rsidRPr="00836B0F" w:rsidRDefault="00BC0DD9" w:rsidP="00AD08AA">
            <w:proofErr w:type="spellStart"/>
            <w:r w:rsidRPr="00836B0F">
              <w:t>Ornithocercus</w:t>
            </w:r>
            <w:proofErr w:type="spellEnd"/>
            <w:r w:rsidRPr="00836B0F">
              <w:t xml:space="preserve"> </w:t>
            </w:r>
            <w:proofErr w:type="spellStart"/>
            <w:r w:rsidRPr="00836B0F">
              <w:t>sp</w:t>
            </w:r>
            <w:proofErr w:type="spellEnd"/>
          </w:p>
        </w:tc>
        <w:tc>
          <w:tcPr>
            <w:tcW w:w="1708" w:type="dxa"/>
          </w:tcPr>
          <w:p w14:paraId="0B71DEAA" w14:textId="77777777" w:rsidR="00BC0DD9" w:rsidRPr="00836B0F" w:rsidRDefault="00BC0DD9" w:rsidP="00AD08AA"/>
        </w:tc>
        <w:tc>
          <w:tcPr>
            <w:tcW w:w="1560" w:type="dxa"/>
          </w:tcPr>
          <w:p w14:paraId="2A77DDF3" w14:textId="77777777" w:rsidR="00BC0DD9" w:rsidRPr="00836B0F" w:rsidRDefault="00BC0DD9" w:rsidP="00AD08AA">
            <w:r w:rsidRPr="00836B0F">
              <w:t>+</w:t>
            </w:r>
          </w:p>
        </w:tc>
        <w:tc>
          <w:tcPr>
            <w:tcW w:w="1984" w:type="dxa"/>
          </w:tcPr>
          <w:p w14:paraId="538A83F9" w14:textId="77777777" w:rsidR="00BC0DD9" w:rsidRPr="00836B0F" w:rsidRDefault="00BC0DD9" w:rsidP="00AD08AA">
            <w:r w:rsidRPr="00836B0F">
              <w:t>+</w:t>
            </w:r>
          </w:p>
        </w:tc>
      </w:tr>
      <w:tr w:rsidR="00BC0DD9" w:rsidRPr="00836B0F" w14:paraId="77B59D54" w14:textId="77777777" w:rsidTr="00C77313">
        <w:trPr>
          <w:trHeight w:val="170"/>
        </w:trPr>
        <w:tc>
          <w:tcPr>
            <w:tcW w:w="0" w:type="auto"/>
            <w:noWrap/>
            <w:hideMark/>
          </w:tcPr>
          <w:p w14:paraId="09A008C5" w14:textId="77777777" w:rsidR="00BC0DD9" w:rsidRPr="00836B0F" w:rsidRDefault="00BC0DD9" w:rsidP="00AD08AA">
            <w:proofErr w:type="spellStart"/>
            <w:r w:rsidRPr="00836B0F">
              <w:t>Ornithocercus</w:t>
            </w:r>
            <w:proofErr w:type="spellEnd"/>
            <w:r w:rsidRPr="00836B0F">
              <w:t xml:space="preserve"> </w:t>
            </w:r>
            <w:proofErr w:type="spellStart"/>
            <w:r w:rsidRPr="00836B0F">
              <w:t>steinii</w:t>
            </w:r>
            <w:proofErr w:type="spellEnd"/>
          </w:p>
        </w:tc>
        <w:tc>
          <w:tcPr>
            <w:tcW w:w="1708" w:type="dxa"/>
          </w:tcPr>
          <w:p w14:paraId="5B7D3472" w14:textId="77777777" w:rsidR="00BC0DD9" w:rsidRPr="00836B0F" w:rsidRDefault="00BC0DD9" w:rsidP="00AD08AA">
            <w:r w:rsidRPr="00836B0F">
              <w:t>+</w:t>
            </w:r>
          </w:p>
        </w:tc>
        <w:tc>
          <w:tcPr>
            <w:tcW w:w="1560" w:type="dxa"/>
          </w:tcPr>
          <w:p w14:paraId="6D51F32C" w14:textId="77777777" w:rsidR="00BC0DD9" w:rsidRPr="00836B0F" w:rsidRDefault="00BC0DD9" w:rsidP="00AD08AA"/>
        </w:tc>
        <w:tc>
          <w:tcPr>
            <w:tcW w:w="1984" w:type="dxa"/>
          </w:tcPr>
          <w:p w14:paraId="7BEABF30" w14:textId="77777777" w:rsidR="00BC0DD9" w:rsidRPr="00836B0F" w:rsidRDefault="00BC0DD9" w:rsidP="00AD08AA">
            <w:r w:rsidRPr="00836B0F">
              <w:t>+</w:t>
            </w:r>
          </w:p>
        </w:tc>
      </w:tr>
      <w:tr w:rsidR="00BC0DD9" w:rsidRPr="00836B0F" w14:paraId="0D60394C" w14:textId="77777777" w:rsidTr="00C77313">
        <w:trPr>
          <w:trHeight w:val="170"/>
        </w:trPr>
        <w:tc>
          <w:tcPr>
            <w:tcW w:w="0" w:type="auto"/>
            <w:noWrap/>
            <w:hideMark/>
          </w:tcPr>
          <w:p w14:paraId="0D619A54" w14:textId="77777777" w:rsidR="00BC0DD9" w:rsidRPr="00836B0F" w:rsidRDefault="00BC0DD9" w:rsidP="00AD08AA">
            <w:proofErr w:type="spellStart"/>
            <w:r w:rsidRPr="00836B0F">
              <w:t>Ornithocercus</w:t>
            </w:r>
            <w:proofErr w:type="spellEnd"/>
            <w:r w:rsidRPr="00836B0F">
              <w:t xml:space="preserve"> </w:t>
            </w:r>
            <w:proofErr w:type="spellStart"/>
            <w:r w:rsidRPr="00836B0F">
              <w:t>thumii</w:t>
            </w:r>
            <w:proofErr w:type="spellEnd"/>
          </w:p>
        </w:tc>
        <w:tc>
          <w:tcPr>
            <w:tcW w:w="1708" w:type="dxa"/>
          </w:tcPr>
          <w:p w14:paraId="746A30E6" w14:textId="77777777" w:rsidR="00BC0DD9" w:rsidRPr="00836B0F" w:rsidRDefault="00BC0DD9" w:rsidP="00AD08AA"/>
        </w:tc>
        <w:tc>
          <w:tcPr>
            <w:tcW w:w="1560" w:type="dxa"/>
          </w:tcPr>
          <w:p w14:paraId="28E2E416" w14:textId="77777777" w:rsidR="00BC0DD9" w:rsidRPr="00836B0F" w:rsidRDefault="00BC0DD9" w:rsidP="00AD08AA">
            <w:r w:rsidRPr="00836B0F">
              <w:t>+</w:t>
            </w:r>
          </w:p>
        </w:tc>
        <w:tc>
          <w:tcPr>
            <w:tcW w:w="1984" w:type="dxa"/>
          </w:tcPr>
          <w:p w14:paraId="2354F5A3" w14:textId="77777777" w:rsidR="00BC0DD9" w:rsidRPr="00836B0F" w:rsidRDefault="00BC0DD9" w:rsidP="00AD08AA"/>
        </w:tc>
      </w:tr>
      <w:tr w:rsidR="00BC0DD9" w:rsidRPr="00836B0F" w14:paraId="453B7566" w14:textId="77777777" w:rsidTr="00C77313">
        <w:trPr>
          <w:trHeight w:val="170"/>
        </w:trPr>
        <w:tc>
          <w:tcPr>
            <w:tcW w:w="0" w:type="auto"/>
            <w:noWrap/>
            <w:hideMark/>
          </w:tcPr>
          <w:p w14:paraId="3F82CC3C" w14:textId="77777777" w:rsidR="00BC0DD9" w:rsidRPr="00836B0F" w:rsidRDefault="00BC0DD9" w:rsidP="00AD08AA">
            <w:proofErr w:type="spellStart"/>
            <w:proofErr w:type="gramStart"/>
            <w:r w:rsidRPr="00836B0F">
              <w:t>Phalacroma</w:t>
            </w:r>
            <w:proofErr w:type="spellEnd"/>
            <w:r w:rsidRPr="00836B0F">
              <w:t xml:space="preserve">  </w:t>
            </w:r>
            <w:proofErr w:type="spellStart"/>
            <w:r w:rsidRPr="00836B0F">
              <w:t>sp</w:t>
            </w:r>
            <w:proofErr w:type="spellEnd"/>
            <w:proofErr w:type="gramEnd"/>
          </w:p>
        </w:tc>
        <w:tc>
          <w:tcPr>
            <w:tcW w:w="1708" w:type="dxa"/>
          </w:tcPr>
          <w:p w14:paraId="17E1F968" w14:textId="77777777" w:rsidR="00BC0DD9" w:rsidRPr="00836B0F" w:rsidRDefault="00BC0DD9" w:rsidP="00AD08AA">
            <w:r w:rsidRPr="00836B0F">
              <w:t>+</w:t>
            </w:r>
          </w:p>
        </w:tc>
        <w:tc>
          <w:tcPr>
            <w:tcW w:w="1560" w:type="dxa"/>
          </w:tcPr>
          <w:p w14:paraId="5329DBEE" w14:textId="77777777" w:rsidR="00BC0DD9" w:rsidRPr="00836B0F" w:rsidRDefault="00BC0DD9" w:rsidP="00AD08AA">
            <w:r w:rsidRPr="00836B0F">
              <w:t>+</w:t>
            </w:r>
          </w:p>
        </w:tc>
        <w:tc>
          <w:tcPr>
            <w:tcW w:w="1984" w:type="dxa"/>
          </w:tcPr>
          <w:p w14:paraId="07E70870" w14:textId="77777777" w:rsidR="00BC0DD9" w:rsidRPr="00836B0F" w:rsidRDefault="00BC0DD9" w:rsidP="00AD08AA">
            <w:r w:rsidRPr="00836B0F">
              <w:t>+</w:t>
            </w:r>
          </w:p>
        </w:tc>
      </w:tr>
      <w:tr w:rsidR="00BC0DD9" w:rsidRPr="00836B0F" w14:paraId="5D52A45E" w14:textId="77777777" w:rsidTr="00C77313">
        <w:trPr>
          <w:trHeight w:val="170"/>
        </w:trPr>
        <w:tc>
          <w:tcPr>
            <w:tcW w:w="0" w:type="auto"/>
            <w:noWrap/>
            <w:hideMark/>
          </w:tcPr>
          <w:p w14:paraId="15139330" w14:textId="77777777" w:rsidR="00BC0DD9" w:rsidRPr="00836B0F" w:rsidRDefault="00BC0DD9" w:rsidP="00AD08AA">
            <w:proofErr w:type="spellStart"/>
            <w:r w:rsidRPr="00836B0F">
              <w:t>Phalacroma</w:t>
            </w:r>
            <w:proofErr w:type="spellEnd"/>
            <w:r w:rsidRPr="00836B0F">
              <w:t xml:space="preserve"> mitra</w:t>
            </w:r>
          </w:p>
        </w:tc>
        <w:tc>
          <w:tcPr>
            <w:tcW w:w="1708" w:type="dxa"/>
          </w:tcPr>
          <w:p w14:paraId="2B0256B4" w14:textId="77777777" w:rsidR="00BC0DD9" w:rsidRPr="00836B0F" w:rsidRDefault="00BC0DD9" w:rsidP="00AD08AA"/>
        </w:tc>
        <w:tc>
          <w:tcPr>
            <w:tcW w:w="1560" w:type="dxa"/>
          </w:tcPr>
          <w:p w14:paraId="13C50F0F" w14:textId="77777777" w:rsidR="00BC0DD9" w:rsidRPr="00836B0F" w:rsidRDefault="00BC0DD9" w:rsidP="00AD08AA">
            <w:r w:rsidRPr="00836B0F">
              <w:t>+</w:t>
            </w:r>
          </w:p>
        </w:tc>
        <w:tc>
          <w:tcPr>
            <w:tcW w:w="1984" w:type="dxa"/>
          </w:tcPr>
          <w:p w14:paraId="09DF79DC" w14:textId="77777777" w:rsidR="00BC0DD9" w:rsidRPr="00836B0F" w:rsidRDefault="00BC0DD9" w:rsidP="00AD08AA"/>
        </w:tc>
      </w:tr>
      <w:tr w:rsidR="00BC0DD9" w:rsidRPr="00836B0F" w14:paraId="59253579" w14:textId="77777777" w:rsidTr="00C77313">
        <w:trPr>
          <w:trHeight w:val="170"/>
        </w:trPr>
        <w:tc>
          <w:tcPr>
            <w:tcW w:w="0" w:type="auto"/>
            <w:noWrap/>
            <w:hideMark/>
          </w:tcPr>
          <w:p w14:paraId="467893DF" w14:textId="77777777" w:rsidR="00BC0DD9" w:rsidRPr="00836B0F" w:rsidRDefault="00BC0DD9" w:rsidP="00AD08AA">
            <w:proofErr w:type="spellStart"/>
            <w:r w:rsidRPr="00836B0F">
              <w:t>Phalacroma</w:t>
            </w:r>
            <w:proofErr w:type="spellEnd"/>
            <w:r w:rsidRPr="00836B0F">
              <w:t xml:space="preserve"> rapa</w:t>
            </w:r>
          </w:p>
        </w:tc>
        <w:tc>
          <w:tcPr>
            <w:tcW w:w="1708" w:type="dxa"/>
          </w:tcPr>
          <w:p w14:paraId="1ACDB72B" w14:textId="77777777" w:rsidR="00BC0DD9" w:rsidRPr="00836B0F" w:rsidRDefault="00BC0DD9" w:rsidP="00AD08AA">
            <w:r w:rsidRPr="00836B0F">
              <w:t>+</w:t>
            </w:r>
          </w:p>
        </w:tc>
        <w:tc>
          <w:tcPr>
            <w:tcW w:w="1560" w:type="dxa"/>
          </w:tcPr>
          <w:p w14:paraId="60F8A856" w14:textId="77777777" w:rsidR="00BC0DD9" w:rsidRPr="00836B0F" w:rsidRDefault="00BC0DD9" w:rsidP="00AD08AA">
            <w:r w:rsidRPr="00836B0F">
              <w:t>+</w:t>
            </w:r>
          </w:p>
        </w:tc>
        <w:tc>
          <w:tcPr>
            <w:tcW w:w="1984" w:type="dxa"/>
          </w:tcPr>
          <w:p w14:paraId="3E5EE287" w14:textId="77777777" w:rsidR="00BC0DD9" w:rsidRPr="00836B0F" w:rsidRDefault="00BC0DD9" w:rsidP="00AD08AA">
            <w:r w:rsidRPr="00836B0F">
              <w:t>+</w:t>
            </w:r>
          </w:p>
        </w:tc>
      </w:tr>
      <w:tr w:rsidR="00BC0DD9" w:rsidRPr="00836B0F" w14:paraId="55F95412" w14:textId="77777777" w:rsidTr="00C77313">
        <w:trPr>
          <w:trHeight w:val="170"/>
        </w:trPr>
        <w:tc>
          <w:tcPr>
            <w:tcW w:w="0" w:type="auto"/>
            <w:noWrap/>
            <w:hideMark/>
          </w:tcPr>
          <w:p w14:paraId="03815A66" w14:textId="77777777" w:rsidR="00BC0DD9" w:rsidRPr="00836B0F" w:rsidRDefault="00BC0DD9" w:rsidP="00AD08AA">
            <w:proofErr w:type="spellStart"/>
            <w:r w:rsidRPr="00836B0F">
              <w:t>Gonyaulacales</w:t>
            </w:r>
            <w:proofErr w:type="spellEnd"/>
          </w:p>
        </w:tc>
        <w:tc>
          <w:tcPr>
            <w:tcW w:w="1708" w:type="dxa"/>
          </w:tcPr>
          <w:p w14:paraId="14759CB3" w14:textId="77777777" w:rsidR="00BC0DD9" w:rsidRPr="00836B0F" w:rsidRDefault="00BC0DD9" w:rsidP="00AD08AA"/>
        </w:tc>
        <w:tc>
          <w:tcPr>
            <w:tcW w:w="1560" w:type="dxa"/>
          </w:tcPr>
          <w:p w14:paraId="7F0947DB" w14:textId="77777777" w:rsidR="00BC0DD9" w:rsidRPr="00836B0F" w:rsidRDefault="00BC0DD9" w:rsidP="00AD08AA"/>
        </w:tc>
        <w:tc>
          <w:tcPr>
            <w:tcW w:w="1984" w:type="dxa"/>
          </w:tcPr>
          <w:p w14:paraId="22168BAE" w14:textId="77777777" w:rsidR="00BC0DD9" w:rsidRPr="00836B0F" w:rsidRDefault="00BC0DD9" w:rsidP="00AD08AA"/>
        </w:tc>
      </w:tr>
      <w:tr w:rsidR="00BC0DD9" w:rsidRPr="00836B0F" w14:paraId="5EA0FDFB" w14:textId="77777777" w:rsidTr="00C77313">
        <w:trPr>
          <w:trHeight w:val="170"/>
        </w:trPr>
        <w:tc>
          <w:tcPr>
            <w:tcW w:w="0" w:type="auto"/>
            <w:noWrap/>
            <w:hideMark/>
          </w:tcPr>
          <w:p w14:paraId="591B29C7" w14:textId="77777777" w:rsidR="00BC0DD9" w:rsidRPr="00836B0F" w:rsidRDefault="00BC0DD9" w:rsidP="00AD08AA">
            <w:proofErr w:type="spellStart"/>
            <w:r w:rsidRPr="00836B0F">
              <w:t>Alexandrium</w:t>
            </w:r>
            <w:proofErr w:type="spellEnd"/>
            <w:r w:rsidRPr="00836B0F">
              <w:t xml:space="preserve"> </w:t>
            </w:r>
            <w:proofErr w:type="spellStart"/>
            <w:r w:rsidRPr="00836B0F">
              <w:t>sp</w:t>
            </w:r>
            <w:proofErr w:type="spellEnd"/>
          </w:p>
        </w:tc>
        <w:tc>
          <w:tcPr>
            <w:tcW w:w="1708" w:type="dxa"/>
          </w:tcPr>
          <w:p w14:paraId="021E9F13" w14:textId="77777777" w:rsidR="00BC0DD9" w:rsidRPr="00836B0F" w:rsidRDefault="00BC0DD9" w:rsidP="00AD08AA">
            <w:r w:rsidRPr="00836B0F">
              <w:t>+</w:t>
            </w:r>
          </w:p>
        </w:tc>
        <w:tc>
          <w:tcPr>
            <w:tcW w:w="1560" w:type="dxa"/>
          </w:tcPr>
          <w:p w14:paraId="6BC93EF7" w14:textId="77777777" w:rsidR="00BC0DD9" w:rsidRPr="00836B0F" w:rsidRDefault="00BC0DD9" w:rsidP="00AD08AA"/>
        </w:tc>
        <w:tc>
          <w:tcPr>
            <w:tcW w:w="1984" w:type="dxa"/>
          </w:tcPr>
          <w:p w14:paraId="22818A3D" w14:textId="77777777" w:rsidR="00BC0DD9" w:rsidRPr="00836B0F" w:rsidRDefault="00BC0DD9" w:rsidP="00AD08AA">
            <w:r w:rsidRPr="00836B0F">
              <w:t>+</w:t>
            </w:r>
          </w:p>
        </w:tc>
      </w:tr>
      <w:tr w:rsidR="00BC0DD9" w:rsidRPr="00836B0F" w14:paraId="26ABED7B" w14:textId="77777777" w:rsidTr="00C77313">
        <w:trPr>
          <w:trHeight w:val="170"/>
        </w:trPr>
        <w:tc>
          <w:tcPr>
            <w:tcW w:w="0" w:type="auto"/>
            <w:noWrap/>
            <w:hideMark/>
          </w:tcPr>
          <w:p w14:paraId="613C6C62" w14:textId="77777777" w:rsidR="00BC0DD9" w:rsidRPr="00836B0F" w:rsidRDefault="00BC0DD9" w:rsidP="00AD08AA">
            <w:proofErr w:type="spellStart"/>
            <w:r w:rsidRPr="00836B0F">
              <w:t>Ceratocoris</w:t>
            </w:r>
            <w:proofErr w:type="spellEnd"/>
            <w:r w:rsidRPr="00836B0F">
              <w:t xml:space="preserve"> horrida</w:t>
            </w:r>
          </w:p>
        </w:tc>
        <w:tc>
          <w:tcPr>
            <w:tcW w:w="1708" w:type="dxa"/>
          </w:tcPr>
          <w:p w14:paraId="6616E283" w14:textId="77777777" w:rsidR="00BC0DD9" w:rsidRPr="00836B0F" w:rsidRDefault="00BC0DD9" w:rsidP="00AD08AA">
            <w:r w:rsidRPr="00836B0F">
              <w:t>+</w:t>
            </w:r>
          </w:p>
        </w:tc>
        <w:tc>
          <w:tcPr>
            <w:tcW w:w="1560" w:type="dxa"/>
          </w:tcPr>
          <w:p w14:paraId="16FC9F8C" w14:textId="77777777" w:rsidR="00BC0DD9" w:rsidRPr="00836B0F" w:rsidRDefault="00BC0DD9" w:rsidP="00AD08AA"/>
        </w:tc>
        <w:tc>
          <w:tcPr>
            <w:tcW w:w="1984" w:type="dxa"/>
          </w:tcPr>
          <w:p w14:paraId="74817D2C" w14:textId="77777777" w:rsidR="00BC0DD9" w:rsidRPr="00836B0F" w:rsidRDefault="00BC0DD9" w:rsidP="00AD08AA"/>
        </w:tc>
      </w:tr>
      <w:tr w:rsidR="00BC0DD9" w:rsidRPr="00836B0F" w14:paraId="1909920D" w14:textId="77777777" w:rsidTr="00C77313">
        <w:trPr>
          <w:trHeight w:val="170"/>
        </w:trPr>
        <w:tc>
          <w:tcPr>
            <w:tcW w:w="0" w:type="auto"/>
            <w:noWrap/>
            <w:hideMark/>
          </w:tcPr>
          <w:p w14:paraId="2CC26220" w14:textId="77777777" w:rsidR="00BC0DD9" w:rsidRPr="00836B0F" w:rsidRDefault="00BC0DD9" w:rsidP="00AD08AA">
            <w:proofErr w:type="spellStart"/>
            <w:r w:rsidRPr="00836B0F">
              <w:t>Gonyaulax</w:t>
            </w:r>
            <w:proofErr w:type="spellEnd"/>
            <w:r w:rsidRPr="00836B0F">
              <w:t xml:space="preserve"> </w:t>
            </w:r>
            <w:proofErr w:type="spellStart"/>
            <w:r w:rsidRPr="00836B0F">
              <w:t>sp</w:t>
            </w:r>
            <w:proofErr w:type="spellEnd"/>
          </w:p>
        </w:tc>
        <w:tc>
          <w:tcPr>
            <w:tcW w:w="1708" w:type="dxa"/>
          </w:tcPr>
          <w:p w14:paraId="383B2251" w14:textId="77777777" w:rsidR="00BC0DD9" w:rsidRPr="00836B0F" w:rsidRDefault="00BC0DD9" w:rsidP="00AD08AA">
            <w:r w:rsidRPr="00836B0F">
              <w:t>+</w:t>
            </w:r>
          </w:p>
        </w:tc>
        <w:tc>
          <w:tcPr>
            <w:tcW w:w="1560" w:type="dxa"/>
          </w:tcPr>
          <w:p w14:paraId="4FA05C36" w14:textId="77777777" w:rsidR="00BC0DD9" w:rsidRPr="00836B0F" w:rsidRDefault="00BC0DD9" w:rsidP="00AD08AA">
            <w:r w:rsidRPr="00836B0F">
              <w:t>+</w:t>
            </w:r>
          </w:p>
        </w:tc>
        <w:tc>
          <w:tcPr>
            <w:tcW w:w="1984" w:type="dxa"/>
          </w:tcPr>
          <w:p w14:paraId="55FE54D7" w14:textId="77777777" w:rsidR="00BC0DD9" w:rsidRPr="00836B0F" w:rsidRDefault="00BC0DD9" w:rsidP="00AD08AA">
            <w:r w:rsidRPr="00836B0F">
              <w:t>+</w:t>
            </w:r>
          </w:p>
        </w:tc>
      </w:tr>
      <w:tr w:rsidR="00BC0DD9" w:rsidRPr="00836B0F" w14:paraId="3D0FE6E9" w14:textId="77777777" w:rsidTr="00C77313">
        <w:trPr>
          <w:trHeight w:val="170"/>
        </w:trPr>
        <w:tc>
          <w:tcPr>
            <w:tcW w:w="0" w:type="auto"/>
            <w:noWrap/>
            <w:hideMark/>
          </w:tcPr>
          <w:p w14:paraId="1F34BD50" w14:textId="77777777" w:rsidR="00BC0DD9" w:rsidRPr="00836B0F" w:rsidRDefault="00BC0DD9" w:rsidP="00AD08AA">
            <w:proofErr w:type="spellStart"/>
            <w:r w:rsidRPr="00836B0F">
              <w:t>Gonyaulax</w:t>
            </w:r>
            <w:proofErr w:type="spellEnd"/>
            <w:r w:rsidRPr="00836B0F">
              <w:t xml:space="preserve"> </w:t>
            </w:r>
            <w:proofErr w:type="spellStart"/>
            <w:r w:rsidRPr="00836B0F">
              <w:t>polygramma</w:t>
            </w:r>
            <w:proofErr w:type="spellEnd"/>
          </w:p>
        </w:tc>
        <w:tc>
          <w:tcPr>
            <w:tcW w:w="1708" w:type="dxa"/>
          </w:tcPr>
          <w:p w14:paraId="454F6F91" w14:textId="77777777" w:rsidR="00BC0DD9" w:rsidRPr="00836B0F" w:rsidRDefault="00BC0DD9" w:rsidP="00AD08AA"/>
        </w:tc>
        <w:tc>
          <w:tcPr>
            <w:tcW w:w="1560" w:type="dxa"/>
          </w:tcPr>
          <w:p w14:paraId="1377EEC9" w14:textId="77777777" w:rsidR="00BC0DD9" w:rsidRPr="00836B0F" w:rsidRDefault="00BC0DD9" w:rsidP="00AD08AA"/>
        </w:tc>
        <w:tc>
          <w:tcPr>
            <w:tcW w:w="1984" w:type="dxa"/>
          </w:tcPr>
          <w:p w14:paraId="7B105814" w14:textId="77777777" w:rsidR="00BC0DD9" w:rsidRPr="00836B0F" w:rsidRDefault="00BC0DD9" w:rsidP="00AD08AA">
            <w:r w:rsidRPr="00836B0F">
              <w:t>+</w:t>
            </w:r>
          </w:p>
        </w:tc>
      </w:tr>
      <w:tr w:rsidR="00BC0DD9" w:rsidRPr="00836B0F" w14:paraId="576A1B83" w14:textId="77777777" w:rsidTr="00C77313">
        <w:trPr>
          <w:trHeight w:val="170"/>
        </w:trPr>
        <w:tc>
          <w:tcPr>
            <w:tcW w:w="0" w:type="auto"/>
            <w:noWrap/>
            <w:hideMark/>
          </w:tcPr>
          <w:p w14:paraId="261A4500" w14:textId="77777777" w:rsidR="00BC0DD9" w:rsidRPr="00836B0F" w:rsidRDefault="00BC0DD9" w:rsidP="00AD08AA">
            <w:proofErr w:type="spellStart"/>
            <w:r w:rsidRPr="00836B0F">
              <w:t>Pyrodinium</w:t>
            </w:r>
            <w:proofErr w:type="spellEnd"/>
            <w:r w:rsidRPr="00836B0F">
              <w:t xml:space="preserve"> </w:t>
            </w:r>
            <w:proofErr w:type="spellStart"/>
            <w:r w:rsidRPr="00836B0F">
              <w:t>bahamense</w:t>
            </w:r>
            <w:proofErr w:type="spellEnd"/>
          </w:p>
        </w:tc>
        <w:tc>
          <w:tcPr>
            <w:tcW w:w="1708" w:type="dxa"/>
          </w:tcPr>
          <w:p w14:paraId="58D5C7FF" w14:textId="77777777" w:rsidR="00BC0DD9" w:rsidRPr="00836B0F" w:rsidRDefault="00BC0DD9" w:rsidP="00AD08AA">
            <w:r w:rsidRPr="00836B0F">
              <w:t>+</w:t>
            </w:r>
          </w:p>
        </w:tc>
        <w:tc>
          <w:tcPr>
            <w:tcW w:w="1560" w:type="dxa"/>
          </w:tcPr>
          <w:p w14:paraId="1C6667EB" w14:textId="77777777" w:rsidR="00BC0DD9" w:rsidRPr="00836B0F" w:rsidRDefault="00BC0DD9" w:rsidP="00AD08AA">
            <w:r w:rsidRPr="00836B0F">
              <w:t>+</w:t>
            </w:r>
          </w:p>
        </w:tc>
        <w:tc>
          <w:tcPr>
            <w:tcW w:w="1984" w:type="dxa"/>
          </w:tcPr>
          <w:p w14:paraId="1FAD5387" w14:textId="77777777" w:rsidR="00BC0DD9" w:rsidRPr="00836B0F" w:rsidRDefault="00BC0DD9" w:rsidP="00AD08AA">
            <w:r w:rsidRPr="00836B0F">
              <w:t>+</w:t>
            </w:r>
          </w:p>
        </w:tc>
      </w:tr>
      <w:tr w:rsidR="00BC0DD9" w:rsidRPr="00836B0F" w14:paraId="37BA75B9" w14:textId="77777777" w:rsidTr="00C77313">
        <w:trPr>
          <w:trHeight w:val="170"/>
        </w:trPr>
        <w:tc>
          <w:tcPr>
            <w:tcW w:w="0" w:type="auto"/>
            <w:noWrap/>
            <w:hideMark/>
          </w:tcPr>
          <w:p w14:paraId="1CAE56A5" w14:textId="77777777" w:rsidR="00BC0DD9" w:rsidRPr="00836B0F" w:rsidRDefault="00BC0DD9" w:rsidP="00AD08AA">
            <w:proofErr w:type="spellStart"/>
            <w:proofErr w:type="gramStart"/>
            <w:r w:rsidRPr="00836B0F">
              <w:t>Pyrophacus</w:t>
            </w:r>
            <w:proofErr w:type="spellEnd"/>
            <w:r w:rsidRPr="00836B0F">
              <w:t xml:space="preserve">  </w:t>
            </w:r>
            <w:proofErr w:type="spellStart"/>
            <w:r w:rsidRPr="00836B0F">
              <w:t>sp</w:t>
            </w:r>
            <w:proofErr w:type="spellEnd"/>
            <w:proofErr w:type="gramEnd"/>
          </w:p>
        </w:tc>
        <w:tc>
          <w:tcPr>
            <w:tcW w:w="1708" w:type="dxa"/>
          </w:tcPr>
          <w:p w14:paraId="673EBA8D" w14:textId="77777777" w:rsidR="00BC0DD9" w:rsidRPr="00836B0F" w:rsidRDefault="00BC0DD9" w:rsidP="00AD08AA"/>
        </w:tc>
        <w:tc>
          <w:tcPr>
            <w:tcW w:w="1560" w:type="dxa"/>
          </w:tcPr>
          <w:p w14:paraId="6C879F6B" w14:textId="77777777" w:rsidR="00BC0DD9" w:rsidRPr="00836B0F" w:rsidRDefault="00BC0DD9" w:rsidP="00AD08AA">
            <w:r w:rsidRPr="00836B0F">
              <w:t>+</w:t>
            </w:r>
          </w:p>
        </w:tc>
        <w:tc>
          <w:tcPr>
            <w:tcW w:w="1984" w:type="dxa"/>
          </w:tcPr>
          <w:p w14:paraId="29FBB0CD" w14:textId="77777777" w:rsidR="00BC0DD9" w:rsidRPr="00836B0F" w:rsidRDefault="00BC0DD9" w:rsidP="00AD08AA">
            <w:r w:rsidRPr="00836B0F">
              <w:t>+</w:t>
            </w:r>
          </w:p>
        </w:tc>
      </w:tr>
      <w:tr w:rsidR="00BC0DD9" w:rsidRPr="00836B0F" w14:paraId="4BFD70C9" w14:textId="77777777" w:rsidTr="00C77313">
        <w:trPr>
          <w:trHeight w:val="170"/>
        </w:trPr>
        <w:tc>
          <w:tcPr>
            <w:tcW w:w="0" w:type="auto"/>
            <w:noWrap/>
            <w:hideMark/>
          </w:tcPr>
          <w:p w14:paraId="07431E77" w14:textId="77777777" w:rsidR="00BC0DD9" w:rsidRPr="00836B0F" w:rsidRDefault="00BC0DD9" w:rsidP="00AD08AA">
            <w:proofErr w:type="spellStart"/>
            <w:r w:rsidRPr="00836B0F">
              <w:t>Tripos</w:t>
            </w:r>
            <w:proofErr w:type="spellEnd"/>
            <w:r w:rsidRPr="00836B0F">
              <w:t xml:space="preserve"> </w:t>
            </w:r>
            <w:proofErr w:type="spellStart"/>
            <w:r w:rsidRPr="00836B0F">
              <w:t>sp</w:t>
            </w:r>
            <w:proofErr w:type="spellEnd"/>
          </w:p>
        </w:tc>
        <w:tc>
          <w:tcPr>
            <w:tcW w:w="1708" w:type="dxa"/>
          </w:tcPr>
          <w:p w14:paraId="34F4700E" w14:textId="77777777" w:rsidR="00BC0DD9" w:rsidRPr="00836B0F" w:rsidRDefault="00BC0DD9" w:rsidP="00AD08AA">
            <w:r w:rsidRPr="00836B0F">
              <w:t>+</w:t>
            </w:r>
          </w:p>
        </w:tc>
        <w:tc>
          <w:tcPr>
            <w:tcW w:w="1560" w:type="dxa"/>
          </w:tcPr>
          <w:p w14:paraId="207BA51A" w14:textId="77777777" w:rsidR="00BC0DD9" w:rsidRPr="00836B0F" w:rsidRDefault="00BC0DD9" w:rsidP="00AD08AA">
            <w:r w:rsidRPr="00836B0F">
              <w:t>+</w:t>
            </w:r>
          </w:p>
        </w:tc>
        <w:tc>
          <w:tcPr>
            <w:tcW w:w="1984" w:type="dxa"/>
          </w:tcPr>
          <w:p w14:paraId="42798C05" w14:textId="77777777" w:rsidR="00BC0DD9" w:rsidRPr="00836B0F" w:rsidRDefault="00BC0DD9" w:rsidP="00AD08AA">
            <w:r w:rsidRPr="00836B0F">
              <w:t>+</w:t>
            </w:r>
          </w:p>
        </w:tc>
      </w:tr>
      <w:tr w:rsidR="00BC0DD9" w:rsidRPr="00836B0F" w14:paraId="17A2449F" w14:textId="77777777" w:rsidTr="00C77313">
        <w:trPr>
          <w:trHeight w:val="170"/>
        </w:trPr>
        <w:tc>
          <w:tcPr>
            <w:tcW w:w="0" w:type="auto"/>
            <w:noWrap/>
            <w:hideMark/>
          </w:tcPr>
          <w:p w14:paraId="54DCA81C" w14:textId="77777777" w:rsidR="00BC0DD9" w:rsidRPr="00836B0F" w:rsidRDefault="00BC0DD9" w:rsidP="00AD08AA">
            <w:proofErr w:type="spellStart"/>
            <w:r w:rsidRPr="00836B0F">
              <w:t>Tripos</w:t>
            </w:r>
            <w:proofErr w:type="spellEnd"/>
            <w:r w:rsidRPr="00836B0F">
              <w:t xml:space="preserve"> </w:t>
            </w:r>
            <w:proofErr w:type="spellStart"/>
            <w:r w:rsidRPr="00836B0F">
              <w:t>arietinus</w:t>
            </w:r>
            <w:proofErr w:type="spellEnd"/>
          </w:p>
        </w:tc>
        <w:tc>
          <w:tcPr>
            <w:tcW w:w="1708" w:type="dxa"/>
          </w:tcPr>
          <w:p w14:paraId="302A12E3" w14:textId="77777777" w:rsidR="00BC0DD9" w:rsidRPr="00836B0F" w:rsidRDefault="00BC0DD9" w:rsidP="00AD08AA">
            <w:r w:rsidRPr="00836B0F">
              <w:t>+</w:t>
            </w:r>
          </w:p>
        </w:tc>
        <w:tc>
          <w:tcPr>
            <w:tcW w:w="1560" w:type="dxa"/>
          </w:tcPr>
          <w:p w14:paraId="59236AB3" w14:textId="77777777" w:rsidR="00BC0DD9" w:rsidRPr="00836B0F" w:rsidRDefault="00BC0DD9" w:rsidP="00AD08AA">
            <w:r w:rsidRPr="00836B0F">
              <w:t>+</w:t>
            </w:r>
          </w:p>
        </w:tc>
        <w:tc>
          <w:tcPr>
            <w:tcW w:w="1984" w:type="dxa"/>
          </w:tcPr>
          <w:p w14:paraId="3EC145DF" w14:textId="77777777" w:rsidR="00BC0DD9" w:rsidRPr="00836B0F" w:rsidRDefault="00BC0DD9" w:rsidP="00AD08AA">
            <w:r w:rsidRPr="00836B0F">
              <w:t>+</w:t>
            </w:r>
          </w:p>
        </w:tc>
      </w:tr>
      <w:tr w:rsidR="00BC0DD9" w:rsidRPr="00836B0F" w14:paraId="1E032B16" w14:textId="77777777" w:rsidTr="00C77313">
        <w:trPr>
          <w:trHeight w:val="170"/>
        </w:trPr>
        <w:tc>
          <w:tcPr>
            <w:tcW w:w="0" w:type="auto"/>
            <w:noWrap/>
            <w:hideMark/>
          </w:tcPr>
          <w:p w14:paraId="472F3B9D" w14:textId="77777777" w:rsidR="00BC0DD9" w:rsidRPr="00836B0F" w:rsidRDefault="00BC0DD9" w:rsidP="00AD08AA">
            <w:proofErr w:type="spellStart"/>
            <w:r w:rsidRPr="00836B0F">
              <w:t>Tripos</w:t>
            </w:r>
            <w:proofErr w:type="spellEnd"/>
            <w:r w:rsidRPr="00836B0F">
              <w:t xml:space="preserve"> </w:t>
            </w:r>
            <w:proofErr w:type="spellStart"/>
            <w:r w:rsidRPr="00836B0F">
              <w:t>brevis</w:t>
            </w:r>
            <w:proofErr w:type="spellEnd"/>
          </w:p>
        </w:tc>
        <w:tc>
          <w:tcPr>
            <w:tcW w:w="1708" w:type="dxa"/>
          </w:tcPr>
          <w:p w14:paraId="7A0EC42F" w14:textId="77777777" w:rsidR="00BC0DD9" w:rsidRPr="00836B0F" w:rsidRDefault="00BC0DD9" w:rsidP="00AD08AA">
            <w:r w:rsidRPr="00836B0F">
              <w:t>+</w:t>
            </w:r>
          </w:p>
        </w:tc>
        <w:tc>
          <w:tcPr>
            <w:tcW w:w="1560" w:type="dxa"/>
          </w:tcPr>
          <w:p w14:paraId="23892A39" w14:textId="77777777" w:rsidR="00BC0DD9" w:rsidRPr="00836B0F" w:rsidRDefault="00BC0DD9" w:rsidP="00AD08AA"/>
        </w:tc>
        <w:tc>
          <w:tcPr>
            <w:tcW w:w="1984" w:type="dxa"/>
          </w:tcPr>
          <w:p w14:paraId="60259CF4" w14:textId="77777777" w:rsidR="00BC0DD9" w:rsidRPr="00836B0F" w:rsidRDefault="00BC0DD9" w:rsidP="00AD08AA">
            <w:r w:rsidRPr="00836B0F">
              <w:t>+</w:t>
            </w:r>
          </w:p>
        </w:tc>
      </w:tr>
      <w:tr w:rsidR="00BC0DD9" w:rsidRPr="00836B0F" w14:paraId="332DF826" w14:textId="77777777" w:rsidTr="00C77313">
        <w:trPr>
          <w:trHeight w:val="170"/>
        </w:trPr>
        <w:tc>
          <w:tcPr>
            <w:tcW w:w="0" w:type="auto"/>
            <w:noWrap/>
            <w:hideMark/>
          </w:tcPr>
          <w:p w14:paraId="7A98BACA" w14:textId="77777777" w:rsidR="00BC0DD9" w:rsidRPr="00836B0F" w:rsidRDefault="00BC0DD9" w:rsidP="00AD08AA">
            <w:proofErr w:type="spellStart"/>
            <w:r w:rsidRPr="00836B0F">
              <w:t>Tripos</w:t>
            </w:r>
            <w:proofErr w:type="spellEnd"/>
            <w:r w:rsidRPr="00836B0F">
              <w:t xml:space="preserve"> </w:t>
            </w:r>
            <w:proofErr w:type="spellStart"/>
            <w:r w:rsidRPr="00836B0F">
              <w:t>candelabrum</w:t>
            </w:r>
            <w:proofErr w:type="spellEnd"/>
          </w:p>
        </w:tc>
        <w:tc>
          <w:tcPr>
            <w:tcW w:w="1708" w:type="dxa"/>
          </w:tcPr>
          <w:p w14:paraId="5042C261" w14:textId="77777777" w:rsidR="00BC0DD9" w:rsidRPr="00836B0F" w:rsidRDefault="00BC0DD9" w:rsidP="00AD08AA">
            <w:r w:rsidRPr="00836B0F">
              <w:t>+</w:t>
            </w:r>
          </w:p>
        </w:tc>
        <w:tc>
          <w:tcPr>
            <w:tcW w:w="1560" w:type="dxa"/>
          </w:tcPr>
          <w:p w14:paraId="2C27EBC4" w14:textId="77777777" w:rsidR="00BC0DD9" w:rsidRPr="00836B0F" w:rsidRDefault="00BC0DD9" w:rsidP="00AD08AA">
            <w:r w:rsidRPr="00836B0F">
              <w:t>+</w:t>
            </w:r>
          </w:p>
        </w:tc>
        <w:tc>
          <w:tcPr>
            <w:tcW w:w="1984" w:type="dxa"/>
          </w:tcPr>
          <w:p w14:paraId="128C8098" w14:textId="77777777" w:rsidR="00BC0DD9" w:rsidRPr="00836B0F" w:rsidRDefault="00BC0DD9" w:rsidP="00AD08AA">
            <w:r w:rsidRPr="00836B0F">
              <w:t>+</w:t>
            </w:r>
          </w:p>
        </w:tc>
      </w:tr>
      <w:tr w:rsidR="00BC0DD9" w:rsidRPr="00836B0F" w14:paraId="7C6EE0F9" w14:textId="77777777" w:rsidTr="00C77313">
        <w:trPr>
          <w:trHeight w:val="170"/>
        </w:trPr>
        <w:tc>
          <w:tcPr>
            <w:tcW w:w="0" w:type="auto"/>
            <w:noWrap/>
            <w:hideMark/>
          </w:tcPr>
          <w:p w14:paraId="059594BD" w14:textId="77777777" w:rsidR="00BC0DD9" w:rsidRPr="00836B0F" w:rsidRDefault="00BC0DD9" w:rsidP="00AD08AA">
            <w:proofErr w:type="spellStart"/>
            <w:r w:rsidRPr="00836B0F">
              <w:t>Tripos</w:t>
            </w:r>
            <w:proofErr w:type="spellEnd"/>
            <w:r w:rsidRPr="00836B0F">
              <w:t xml:space="preserve"> </w:t>
            </w:r>
            <w:proofErr w:type="spellStart"/>
            <w:r w:rsidRPr="00836B0F">
              <w:t>declinatum</w:t>
            </w:r>
            <w:proofErr w:type="spellEnd"/>
          </w:p>
        </w:tc>
        <w:tc>
          <w:tcPr>
            <w:tcW w:w="1708" w:type="dxa"/>
          </w:tcPr>
          <w:p w14:paraId="5677BC59" w14:textId="77777777" w:rsidR="00BC0DD9" w:rsidRPr="00836B0F" w:rsidRDefault="00BC0DD9" w:rsidP="00AD08AA"/>
        </w:tc>
        <w:tc>
          <w:tcPr>
            <w:tcW w:w="1560" w:type="dxa"/>
          </w:tcPr>
          <w:p w14:paraId="4A818A2F" w14:textId="77777777" w:rsidR="00BC0DD9" w:rsidRPr="00836B0F" w:rsidRDefault="00BC0DD9" w:rsidP="00AD08AA"/>
        </w:tc>
        <w:tc>
          <w:tcPr>
            <w:tcW w:w="1984" w:type="dxa"/>
          </w:tcPr>
          <w:p w14:paraId="669EFD78" w14:textId="77777777" w:rsidR="00BC0DD9" w:rsidRPr="00836B0F" w:rsidRDefault="00BC0DD9" w:rsidP="00AD08AA">
            <w:r w:rsidRPr="00836B0F">
              <w:t>+</w:t>
            </w:r>
          </w:p>
        </w:tc>
      </w:tr>
      <w:tr w:rsidR="00BC0DD9" w:rsidRPr="00836B0F" w14:paraId="65A091D6" w14:textId="77777777" w:rsidTr="00C77313">
        <w:trPr>
          <w:trHeight w:val="170"/>
        </w:trPr>
        <w:tc>
          <w:tcPr>
            <w:tcW w:w="0" w:type="auto"/>
            <w:noWrap/>
            <w:hideMark/>
          </w:tcPr>
          <w:p w14:paraId="44B99E60" w14:textId="77777777" w:rsidR="00BC0DD9" w:rsidRPr="00836B0F" w:rsidRDefault="00BC0DD9" w:rsidP="00AD08AA">
            <w:proofErr w:type="spellStart"/>
            <w:r w:rsidRPr="00836B0F">
              <w:t>Tripos</w:t>
            </w:r>
            <w:proofErr w:type="spellEnd"/>
            <w:r w:rsidRPr="00836B0F">
              <w:t xml:space="preserve"> </w:t>
            </w:r>
            <w:proofErr w:type="spellStart"/>
            <w:r w:rsidRPr="00836B0F">
              <w:t>eugrammus</w:t>
            </w:r>
            <w:proofErr w:type="spellEnd"/>
          </w:p>
        </w:tc>
        <w:tc>
          <w:tcPr>
            <w:tcW w:w="1708" w:type="dxa"/>
          </w:tcPr>
          <w:p w14:paraId="1FFDB4B3" w14:textId="77777777" w:rsidR="00BC0DD9" w:rsidRPr="00836B0F" w:rsidRDefault="00BC0DD9" w:rsidP="00AD08AA">
            <w:r w:rsidRPr="00836B0F">
              <w:t>+</w:t>
            </w:r>
          </w:p>
        </w:tc>
        <w:tc>
          <w:tcPr>
            <w:tcW w:w="1560" w:type="dxa"/>
          </w:tcPr>
          <w:p w14:paraId="6309F91D" w14:textId="77777777" w:rsidR="00BC0DD9" w:rsidRPr="00836B0F" w:rsidRDefault="00BC0DD9" w:rsidP="00AD08AA">
            <w:r w:rsidRPr="00836B0F">
              <w:t>+</w:t>
            </w:r>
          </w:p>
        </w:tc>
        <w:tc>
          <w:tcPr>
            <w:tcW w:w="1984" w:type="dxa"/>
          </w:tcPr>
          <w:p w14:paraId="10A6AF52" w14:textId="77777777" w:rsidR="00BC0DD9" w:rsidRPr="00836B0F" w:rsidRDefault="00BC0DD9" w:rsidP="00AD08AA">
            <w:r w:rsidRPr="00836B0F">
              <w:t>+</w:t>
            </w:r>
          </w:p>
        </w:tc>
      </w:tr>
      <w:tr w:rsidR="00BC0DD9" w:rsidRPr="00836B0F" w14:paraId="1F8EF0FF" w14:textId="77777777" w:rsidTr="00C77313">
        <w:trPr>
          <w:trHeight w:val="170"/>
        </w:trPr>
        <w:tc>
          <w:tcPr>
            <w:tcW w:w="0" w:type="auto"/>
            <w:noWrap/>
            <w:hideMark/>
          </w:tcPr>
          <w:p w14:paraId="5C07AFA8" w14:textId="77777777" w:rsidR="00BC0DD9" w:rsidRPr="00836B0F" w:rsidRDefault="00BC0DD9" w:rsidP="00AD08AA">
            <w:proofErr w:type="spellStart"/>
            <w:r w:rsidRPr="00836B0F">
              <w:t>Tripos</w:t>
            </w:r>
            <w:proofErr w:type="spellEnd"/>
            <w:r w:rsidRPr="00836B0F">
              <w:t xml:space="preserve"> </w:t>
            </w:r>
            <w:proofErr w:type="spellStart"/>
            <w:r w:rsidRPr="00836B0F">
              <w:t>extensus</w:t>
            </w:r>
            <w:proofErr w:type="spellEnd"/>
          </w:p>
        </w:tc>
        <w:tc>
          <w:tcPr>
            <w:tcW w:w="1708" w:type="dxa"/>
          </w:tcPr>
          <w:p w14:paraId="2DEAB5F8" w14:textId="77777777" w:rsidR="00BC0DD9" w:rsidRPr="00836B0F" w:rsidRDefault="00BC0DD9" w:rsidP="00AD08AA">
            <w:r w:rsidRPr="00836B0F">
              <w:t>+</w:t>
            </w:r>
          </w:p>
        </w:tc>
        <w:tc>
          <w:tcPr>
            <w:tcW w:w="1560" w:type="dxa"/>
          </w:tcPr>
          <w:p w14:paraId="2053C130" w14:textId="77777777" w:rsidR="00BC0DD9" w:rsidRPr="00836B0F" w:rsidRDefault="00BC0DD9" w:rsidP="00AD08AA">
            <w:r w:rsidRPr="00836B0F">
              <w:t>+</w:t>
            </w:r>
          </w:p>
        </w:tc>
        <w:tc>
          <w:tcPr>
            <w:tcW w:w="1984" w:type="dxa"/>
          </w:tcPr>
          <w:p w14:paraId="48271CF6" w14:textId="77777777" w:rsidR="00BC0DD9" w:rsidRPr="00836B0F" w:rsidRDefault="00BC0DD9" w:rsidP="00AD08AA"/>
        </w:tc>
      </w:tr>
      <w:tr w:rsidR="00BC0DD9" w:rsidRPr="00836B0F" w14:paraId="70054FDB" w14:textId="77777777" w:rsidTr="00C77313">
        <w:trPr>
          <w:trHeight w:val="170"/>
        </w:trPr>
        <w:tc>
          <w:tcPr>
            <w:tcW w:w="0" w:type="auto"/>
            <w:noWrap/>
            <w:hideMark/>
          </w:tcPr>
          <w:p w14:paraId="49C02221" w14:textId="77777777" w:rsidR="00BC0DD9" w:rsidRPr="00836B0F" w:rsidRDefault="00BC0DD9" w:rsidP="00AD08AA">
            <w:proofErr w:type="spellStart"/>
            <w:r w:rsidRPr="00836B0F">
              <w:t>Tripos</w:t>
            </w:r>
            <w:proofErr w:type="spellEnd"/>
            <w:r w:rsidRPr="00836B0F">
              <w:t xml:space="preserve"> </w:t>
            </w:r>
            <w:proofErr w:type="spellStart"/>
            <w:r w:rsidRPr="00836B0F">
              <w:t>fusus</w:t>
            </w:r>
            <w:proofErr w:type="spellEnd"/>
          </w:p>
        </w:tc>
        <w:tc>
          <w:tcPr>
            <w:tcW w:w="1708" w:type="dxa"/>
          </w:tcPr>
          <w:p w14:paraId="6AEA2E5E" w14:textId="77777777" w:rsidR="00BC0DD9" w:rsidRPr="00836B0F" w:rsidRDefault="00BC0DD9" w:rsidP="00AD08AA">
            <w:r w:rsidRPr="00836B0F">
              <w:t>+</w:t>
            </w:r>
          </w:p>
        </w:tc>
        <w:tc>
          <w:tcPr>
            <w:tcW w:w="1560" w:type="dxa"/>
          </w:tcPr>
          <w:p w14:paraId="3501B8F2" w14:textId="77777777" w:rsidR="00BC0DD9" w:rsidRPr="00836B0F" w:rsidRDefault="00BC0DD9" w:rsidP="00AD08AA">
            <w:r w:rsidRPr="00836B0F">
              <w:t>+</w:t>
            </w:r>
          </w:p>
        </w:tc>
        <w:tc>
          <w:tcPr>
            <w:tcW w:w="1984" w:type="dxa"/>
          </w:tcPr>
          <w:p w14:paraId="1E20EBDD" w14:textId="77777777" w:rsidR="00BC0DD9" w:rsidRPr="00836B0F" w:rsidRDefault="00BC0DD9" w:rsidP="00AD08AA">
            <w:r w:rsidRPr="00836B0F">
              <w:t>+</w:t>
            </w:r>
          </w:p>
        </w:tc>
      </w:tr>
      <w:tr w:rsidR="00BC0DD9" w:rsidRPr="00836B0F" w14:paraId="6A9613E8" w14:textId="77777777" w:rsidTr="00C77313">
        <w:trPr>
          <w:trHeight w:val="170"/>
        </w:trPr>
        <w:tc>
          <w:tcPr>
            <w:tcW w:w="0" w:type="auto"/>
            <w:noWrap/>
            <w:hideMark/>
          </w:tcPr>
          <w:p w14:paraId="16D564D8" w14:textId="77777777" w:rsidR="00BC0DD9" w:rsidRPr="00836B0F" w:rsidRDefault="00BC0DD9" w:rsidP="00AD08AA">
            <w:proofErr w:type="spellStart"/>
            <w:r w:rsidRPr="00836B0F">
              <w:t>Tripos</w:t>
            </w:r>
            <w:proofErr w:type="spellEnd"/>
            <w:r w:rsidRPr="00836B0F">
              <w:t xml:space="preserve"> </w:t>
            </w:r>
            <w:proofErr w:type="spellStart"/>
            <w:r w:rsidRPr="00836B0F">
              <w:t>karstenii</w:t>
            </w:r>
            <w:proofErr w:type="spellEnd"/>
          </w:p>
        </w:tc>
        <w:tc>
          <w:tcPr>
            <w:tcW w:w="1708" w:type="dxa"/>
          </w:tcPr>
          <w:p w14:paraId="138A75AF" w14:textId="77777777" w:rsidR="00BC0DD9" w:rsidRPr="00836B0F" w:rsidRDefault="00BC0DD9" w:rsidP="00AD08AA">
            <w:r w:rsidRPr="00836B0F">
              <w:t>+</w:t>
            </w:r>
          </w:p>
        </w:tc>
        <w:tc>
          <w:tcPr>
            <w:tcW w:w="1560" w:type="dxa"/>
          </w:tcPr>
          <w:p w14:paraId="41D16B6D" w14:textId="77777777" w:rsidR="00BC0DD9" w:rsidRPr="00836B0F" w:rsidRDefault="00BC0DD9" w:rsidP="00AD08AA"/>
        </w:tc>
        <w:tc>
          <w:tcPr>
            <w:tcW w:w="1984" w:type="dxa"/>
          </w:tcPr>
          <w:p w14:paraId="1A131EEC" w14:textId="77777777" w:rsidR="00BC0DD9" w:rsidRPr="00836B0F" w:rsidRDefault="00BC0DD9" w:rsidP="00AD08AA">
            <w:r w:rsidRPr="00836B0F">
              <w:t>+</w:t>
            </w:r>
          </w:p>
        </w:tc>
      </w:tr>
      <w:tr w:rsidR="00BC0DD9" w:rsidRPr="00836B0F" w14:paraId="396F932A" w14:textId="77777777" w:rsidTr="00C77313">
        <w:trPr>
          <w:trHeight w:val="170"/>
        </w:trPr>
        <w:tc>
          <w:tcPr>
            <w:tcW w:w="0" w:type="auto"/>
            <w:noWrap/>
            <w:hideMark/>
          </w:tcPr>
          <w:p w14:paraId="1A8692C3" w14:textId="77777777" w:rsidR="00BC0DD9" w:rsidRPr="00836B0F" w:rsidRDefault="00BC0DD9" w:rsidP="00AD08AA">
            <w:proofErr w:type="spellStart"/>
            <w:r w:rsidRPr="00836B0F">
              <w:t>Tripos</w:t>
            </w:r>
            <w:proofErr w:type="spellEnd"/>
            <w:r w:rsidRPr="00836B0F">
              <w:t xml:space="preserve"> </w:t>
            </w:r>
            <w:proofErr w:type="spellStart"/>
            <w:r w:rsidRPr="00836B0F">
              <w:t>lunula</w:t>
            </w:r>
            <w:proofErr w:type="spellEnd"/>
            <w:r w:rsidRPr="00836B0F">
              <w:t xml:space="preserve"> </w:t>
            </w:r>
          </w:p>
        </w:tc>
        <w:tc>
          <w:tcPr>
            <w:tcW w:w="1708" w:type="dxa"/>
          </w:tcPr>
          <w:p w14:paraId="37B8F066" w14:textId="77777777" w:rsidR="00BC0DD9" w:rsidRPr="00836B0F" w:rsidRDefault="00BC0DD9" w:rsidP="00AD08AA">
            <w:r w:rsidRPr="00836B0F">
              <w:t>+</w:t>
            </w:r>
          </w:p>
        </w:tc>
        <w:tc>
          <w:tcPr>
            <w:tcW w:w="1560" w:type="dxa"/>
          </w:tcPr>
          <w:p w14:paraId="4CEB3D50" w14:textId="77777777" w:rsidR="00BC0DD9" w:rsidRPr="00836B0F" w:rsidRDefault="00BC0DD9" w:rsidP="00AD08AA">
            <w:r w:rsidRPr="00836B0F">
              <w:t>+</w:t>
            </w:r>
          </w:p>
        </w:tc>
        <w:tc>
          <w:tcPr>
            <w:tcW w:w="1984" w:type="dxa"/>
          </w:tcPr>
          <w:p w14:paraId="779C121B" w14:textId="77777777" w:rsidR="00BC0DD9" w:rsidRPr="00836B0F" w:rsidRDefault="00BC0DD9" w:rsidP="00AD08AA">
            <w:r w:rsidRPr="00836B0F">
              <w:t>+</w:t>
            </w:r>
          </w:p>
        </w:tc>
      </w:tr>
      <w:tr w:rsidR="00BC0DD9" w:rsidRPr="00836B0F" w14:paraId="7C53D293" w14:textId="77777777" w:rsidTr="00C77313">
        <w:trPr>
          <w:trHeight w:val="170"/>
        </w:trPr>
        <w:tc>
          <w:tcPr>
            <w:tcW w:w="0" w:type="auto"/>
            <w:noWrap/>
            <w:hideMark/>
          </w:tcPr>
          <w:p w14:paraId="086D87C1" w14:textId="77777777" w:rsidR="00BC0DD9" w:rsidRPr="00836B0F" w:rsidRDefault="00BC0DD9" w:rsidP="00AD08AA">
            <w:proofErr w:type="spellStart"/>
            <w:r w:rsidRPr="00836B0F">
              <w:t>Tripos</w:t>
            </w:r>
            <w:proofErr w:type="spellEnd"/>
            <w:r w:rsidRPr="00836B0F">
              <w:t xml:space="preserve"> </w:t>
            </w:r>
            <w:proofErr w:type="spellStart"/>
            <w:r w:rsidRPr="00836B0F">
              <w:t>macroceros</w:t>
            </w:r>
            <w:proofErr w:type="spellEnd"/>
          </w:p>
        </w:tc>
        <w:tc>
          <w:tcPr>
            <w:tcW w:w="1708" w:type="dxa"/>
          </w:tcPr>
          <w:p w14:paraId="6CFDB441" w14:textId="77777777" w:rsidR="00BC0DD9" w:rsidRPr="00836B0F" w:rsidRDefault="00BC0DD9" w:rsidP="00AD08AA">
            <w:r w:rsidRPr="00836B0F">
              <w:t>+</w:t>
            </w:r>
          </w:p>
        </w:tc>
        <w:tc>
          <w:tcPr>
            <w:tcW w:w="1560" w:type="dxa"/>
          </w:tcPr>
          <w:p w14:paraId="5BF903D8" w14:textId="77777777" w:rsidR="00BC0DD9" w:rsidRPr="00836B0F" w:rsidRDefault="00BC0DD9" w:rsidP="00AD08AA">
            <w:r w:rsidRPr="00836B0F">
              <w:t>+</w:t>
            </w:r>
          </w:p>
        </w:tc>
        <w:tc>
          <w:tcPr>
            <w:tcW w:w="1984" w:type="dxa"/>
          </w:tcPr>
          <w:p w14:paraId="7B155466" w14:textId="77777777" w:rsidR="00BC0DD9" w:rsidRPr="00836B0F" w:rsidRDefault="00BC0DD9" w:rsidP="00AD08AA"/>
        </w:tc>
      </w:tr>
      <w:tr w:rsidR="00BC0DD9" w:rsidRPr="00836B0F" w14:paraId="6B740067" w14:textId="77777777" w:rsidTr="00C77313">
        <w:trPr>
          <w:trHeight w:val="170"/>
        </w:trPr>
        <w:tc>
          <w:tcPr>
            <w:tcW w:w="0" w:type="auto"/>
            <w:noWrap/>
            <w:hideMark/>
          </w:tcPr>
          <w:p w14:paraId="36C2459E" w14:textId="77777777" w:rsidR="00BC0DD9" w:rsidRPr="00836B0F" w:rsidRDefault="00BC0DD9" w:rsidP="00AD08AA">
            <w:proofErr w:type="spellStart"/>
            <w:r w:rsidRPr="00836B0F">
              <w:t>Tripos</w:t>
            </w:r>
            <w:proofErr w:type="spellEnd"/>
            <w:r w:rsidRPr="00836B0F">
              <w:t xml:space="preserve"> </w:t>
            </w:r>
            <w:proofErr w:type="spellStart"/>
            <w:r w:rsidRPr="00836B0F">
              <w:t>massiliensis</w:t>
            </w:r>
            <w:proofErr w:type="spellEnd"/>
          </w:p>
        </w:tc>
        <w:tc>
          <w:tcPr>
            <w:tcW w:w="1708" w:type="dxa"/>
          </w:tcPr>
          <w:p w14:paraId="55F58DBF" w14:textId="77777777" w:rsidR="00BC0DD9" w:rsidRPr="00836B0F" w:rsidRDefault="00BC0DD9" w:rsidP="00AD08AA">
            <w:r w:rsidRPr="00836B0F">
              <w:t>+</w:t>
            </w:r>
          </w:p>
        </w:tc>
        <w:tc>
          <w:tcPr>
            <w:tcW w:w="1560" w:type="dxa"/>
          </w:tcPr>
          <w:p w14:paraId="484BBFF0" w14:textId="77777777" w:rsidR="00BC0DD9" w:rsidRPr="00836B0F" w:rsidRDefault="00BC0DD9" w:rsidP="00AD08AA"/>
        </w:tc>
        <w:tc>
          <w:tcPr>
            <w:tcW w:w="1984" w:type="dxa"/>
          </w:tcPr>
          <w:p w14:paraId="1D0F3514" w14:textId="77777777" w:rsidR="00BC0DD9" w:rsidRPr="00836B0F" w:rsidRDefault="00BC0DD9" w:rsidP="00AD08AA">
            <w:r w:rsidRPr="00836B0F">
              <w:t>+</w:t>
            </w:r>
          </w:p>
        </w:tc>
      </w:tr>
      <w:tr w:rsidR="00BC0DD9" w:rsidRPr="00836B0F" w14:paraId="36A69F4C" w14:textId="77777777" w:rsidTr="00C77313">
        <w:trPr>
          <w:trHeight w:val="170"/>
        </w:trPr>
        <w:tc>
          <w:tcPr>
            <w:tcW w:w="0" w:type="auto"/>
            <w:noWrap/>
            <w:hideMark/>
          </w:tcPr>
          <w:p w14:paraId="5C405BD6" w14:textId="77777777" w:rsidR="00BC0DD9" w:rsidRPr="00836B0F" w:rsidRDefault="00BC0DD9" w:rsidP="00AD08AA">
            <w:proofErr w:type="spellStart"/>
            <w:r w:rsidRPr="00836B0F">
              <w:t>Tripos</w:t>
            </w:r>
            <w:proofErr w:type="spellEnd"/>
            <w:r w:rsidRPr="00836B0F">
              <w:t xml:space="preserve"> </w:t>
            </w:r>
            <w:proofErr w:type="spellStart"/>
            <w:r w:rsidRPr="00836B0F">
              <w:t>muelleri</w:t>
            </w:r>
            <w:proofErr w:type="spellEnd"/>
          </w:p>
        </w:tc>
        <w:tc>
          <w:tcPr>
            <w:tcW w:w="1708" w:type="dxa"/>
          </w:tcPr>
          <w:p w14:paraId="2C101AA7" w14:textId="77777777" w:rsidR="00BC0DD9" w:rsidRPr="00836B0F" w:rsidRDefault="00BC0DD9" w:rsidP="00AD08AA">
            <w:r w:rsidRPr="00836B0F">
              <w:t>+</w:t>
            </w:r>
          </w:p>
        </w:tc>
        <w:tc>
          <w:tcPr>
            <w:tcW w:w="1560" w:type="dxa"/>
          </w:tcPr>
          <w:p w14:paraId="00DB4074" w14:textId="77777777" w:rsidR="00BC0DD9" w:rsidRPr="00836B0F" w:rsidRDefault="00BC0DD9" w:rsidP="00AD08AA">
            <w:r w:rsidRPr="00836B0F">
              <w:t>+</w:t>
            </w:r>
          </w:p>
        </w:tc>
        <w:tc>
          <w:tcPr>
            <w:tcW w:w="1984" w:type="dxa"/>
          </w:tcPr>
          <w:p w14:paraId="76445610" w14:textId="77777777" w:rsidR="00BC0DD9" w:rsidRPr="00836B0F" w:rsidRDefault="00BC0DD9" w:rsidP="00AD08AA">
            <w:r w:rsidRPr="00836B0F">
              <w:t>+</w:t>
            </w:r>
          </w:p>
        </w:tc>
      </w:tr>
      <w:tr w:rsidR="00BC0DD9" w:rsidRPr="00836B0F" w14:paraId="0063D495" w14:textId="77777777" w:rsidTr="00C77313">
        <w:trPr>
          <w:trHeight w:val="170"/>
        </w:trPr>
        <w:tc>
          <w:tcPr>
            <w:tcW w:w="0" w:type="auto"/>
            <w:noWrap/>
            <w:hideMark/>
          </w:tcPr>
          <w:p w14:paraId="3139F2D0" w14:textId="77777777" w:rsidR="00BC0DD9" w:rsidRPr="00836B0F" w:rsidRDefault="00BC0DD9" w:rsidP="00AD08AA">
            <w:proofErr w:type="spellStart"/>
            <w:r w:rsidRPr="00836B0F">
              <w:t>Tripos</w:t>
            </w:r>
            <w:proofErr w:type="spellEnd"/>
            <w:r w:rsidRPr="00836B0F">
              <w:t xml:space="preserve"> </w:t>
            </w:r>
            <w:proofErr w:type="spellStart"/>
            <w:r w:rsidRPr="00836B0F">
              <w:t>pentagonus</w:t>
            </w:r>
            <w:proofErr w:type="spellEnd"/>
          </w:p>
        </w:tc>
        <w:tc>
          <w:tcPr>
            <w:tcW w:w="1708" w:type="dxa"/>
          </w:tcPr>
          <w:p w14:paraId="1724E4FD" w14:textId="77777777" w:rsidR="00BC0DD9" w:rsidRPr="00836B0F" w:rsidRDefault="00BC0DD9" w:rsidP="00AD08AA">
            <w:r w:rsidRPr="00836B0F">
              <w:t>+</w:t>
            </w:r>
          </w:p>
        </w:tc>
        <w:tc>
          <w:tcPr>
            <w:tcW w:w="1560" w:type="dxa"/>
          </w:tcPr>
          <w:p w14:paraId="7D718610" w14:textId="77777777" w:rsidR="00BC0DD9" w:rsidRPr="00836B0F" w:rsidRDefault="00BC0DD9" w:rsidP="00AD08AA">
            <w:r w:rsidRPr="00836B0F">
              <w:t>+</w:t>
            </w:r>
          </w:p>
        </w:tc>
        <w:tc>
          <w:tcPr>
            <w:tcW w:w="1984" w:type="dxa"/>
          </w:tcPr>
          <w:p w14:paraId="073110F2" w14:textId="77777777" w:rsidR="00BC0DD9" w:rsidRPr="00836B0F" w:rsidRDefault="00BC0DD9" w:rsidP="00AD08AA">
            <w:r w:rsidRPr="00836B0F">
              <w:t>+</w:t>
            </w:r>
          </w:p>
        </w:tc>
      </w:tr>
      <w:tr w:rsidR="00BC0DD9" w:rsidRPr="00836B0F" w14:paraId="49AD849E" w14:textId="77777777" w:rsidTr="00C77313">
        <w:trPr>
          <w:trHeight w:val="170"/>
        </w:trPr>
        <w:tc>
          <w:tcPr>
            <w:tcW w:w="0" w:type="auto"/>
            <w:noWrap/>
            <w:hideMark/>
          </w:tcPr>
          <w:p w14:paraId="10DF023E" w14:textId="77777777" w:rsidR="00BC0DD9" w:rsidRPr="00836B0F" w:rsidRDefault="00BC0DD9" w:rsidP="00AD08AA">
            <w:proofErr w:type="spellStart"/>
            <w:r w:rsidRPr="00836B0F">
              <w:t>Tripos</w:t>
            </w:r>
            <w:proofErr w:type="spellEnd"/>
            <w:r w:rsidRPr="00836B0F">
              <w:t xml:space="preserve"> teres </w:t>
            </w:r>
          </w:p>
        </w:tc>
        <w:tc>
          <w:tcPr>
            <w:tcW w:w="1708" w:type="dxa"/>
          </w:tcPr>
          <w:p w14:paraId="5665BB26" w14:textId="77777777" w:rsidR="00BC0DD9" w:rsidRPr="00836B0F" w:rsidRDefault="00BC0DD9" w:rsidP="00AD08AA">
            <w:r w:rsidRPr="00836B0F">
              <w:t>+</w:t>
            </w:r>
          </w:p>
        </w:tc>
        <w:tc>
          <w:tcPr>
            <w:tcW w:w="1560" w:type="dxa"/>
          </w:tcPr>
          <w:p w14:paraId="17C9729C" w14:textId="77777777" w:rsidR="00BC0DD9" w:rsidRPr="00836B0F" w:rsidRDefault="00BC0DD9" w:rsidP="00AD08AA">
            <w:r w:rsidRPr="00836B0F">
              <w:t>+</w:t>
            </w:r>
          </w:p>
        </w:tc>
        <w:tc>
          <w:tcPr>
            <w:tcW w:w="1984" w:type="dxa"/>
          </w:tcPr>
          <w:p w14:paraId="263E9381" w14:textId="77777777" w:rsidR="00BC0DD9" w:rsidRPr="00836B0F" w:rsidRDefault="00BC0DD9" w:rsidP="00AD08AA"/>
        </w:tc>
      </w:tr>
      <w:tr w:rsidR="00BC0DD9" w:rsidRPr="00836B0F" w14:paraId="064425FB" w14:textId="77777777" w:rsidTr="00C77313">
        <w:trPr>
          <w:trHeight w:val="170"/>
        </w:trPr>
        <w:tc>
          <w:tcPr>
            <w:tcW w:w="0" w:type="auto"/>
            <w:noWrap/>
            <w:hideMark/>
          </w:tcPr>
          <w:p w14:paraId="20C5898D" w14:textId="77777777" w:rsidR="00BC0DD9" w:rsidRPr="00836B0F" w:rsidRDefault="00BC0DD9" w:rsidP="00AD08AA">
            <w:proofErr w:type="spellStart"/>
            <w:r w:rsidRPr="00836B0F">
              <w:t>Tripos</w:t>
            </w:r>
            <w:proofErr w:type="spellEnd"/>
            <w:r w:rsidRPr="00836B0F">
              <w:t xml:space="preserve"> </w:t>
            </w:r>
            <w:proofErr w:type="spellStart"/>
            <w:r w:rsidRPr="00836B0F">
              <w:t>trichoceros</w:t>
            </w:r>
            <w:proofErr w:type="spellEnd"/>
          </w:p>
        </w:tc>
        <w:tc>
          <w:tcPr>
            <w:tcW w:w="1708" w:type="dxa"/>
          </w:tcPr>
          <w:p w14:paraId="553AAC21" w14:textId="77777777" w:rsidR="00BC0DD9" w:rsidRPr="00836B0F" w:rsidRDefault="00BC0DD9" w:rsidP="00AD08AA">
            <w:r w:rsidRPr="00836B0F">
              <w:t>+</w:t>
            </w:r>
          </w:p>
        </w:tc>
        <w:tc>
          <w:tcPr>
            <w:tcW w:w="1560" w:type="dxa"/>
          </w:tcPr>
          <w:p w14:paraId="46EA59E3" w14:textId="77777777" w:rsidR="00BC0DD9" w:rsidRPr="00836B0F" w:rsidRDefault="00BC0DD9" w:rsidP="00AD08AA">
            <w:r w:rsidRPr="00836B0F">
              <w:t>+</w:t>
            </w:r>
          </w:p>
        </w:tc>
        <w:tc>
          <w:tcPr>
            <w:tcW w:w="1984" w:type="dxa"/>
          </w:tcPr>
          <w:p w14:paraId="27872286" w14:textId="77777777" w:rsidR="00BC0DD9" w:rsidRPr="00836B0F" w:rsidRDefault="00BC0DD9" w:rsidP="00AD08AA">
            <w:r w:rsidRPr="00836B0F">
              <w:t>+</w:t>
            </w:r>
          </w:p>
        </w:tc>
      </w:tr>
      <w:tr w:rsidR="00BC0DD9" w:rsidRPr="00836B0F" w14:paraId="7F144843" w14:textId="77777777" w:rsidTr="00C77313">
        <w:trPr>
          <w:trHeight w:val="170"/>
        </w:trPr>
        <w:tc>
          <w:tcPr>
            <w:tcW w:w="0" w:type="auto"/>
            <w:noWrap/>
            <w:hideMark/>
          </w:tcPr>
          <w:p w14:paraId="7F71C39B" w14:textId="77777777" w:rsidR="00BC0DD9" w:rsidRPr="00836B0F" w:rsidRDefault="00BC0DD9" w:rsidP="00AD08AA">
            <w:proofErr w:type="spellStart"/>
            <w:r w:rsidRPr="00836B0F">
              <w:t>Tripos</w:t>
            </w:r>
            <w:proofErr w:type="spellEnd"/>
            <w:r w:rsidRPr="00836B0F">
              <w:t xml:space="preserve"> </w:t>
            </w:r>
            <w:proofErr w:type="spellStart"/>
            <w:r w:rsidRPr="00836B0F">
              <w:t>vultur</w:t>
            </w:r>
            <w:proofErr w:type="spellEnd"/>
          </w:p>
        </w:tc>
        <w:tc>
          <w:tcPr>
            <w:tcW w:w="1708" w:type="dxa"/>
          </w:tcPr>
          <w:p w14:paraId="4A69FEB4" w14:textId="77777777" w:rsidR="00BC0DD9" w:rsidRPr="00836B0F" w:rsidRDefault="00BC0DD9" w:rsidP="00AD08AA">
            <w:r w:rsidRPr="00836B0F">
              <w:t>+</w:t>
            </w:r>
          </w:p>
        </w:tc>
        <w:tc>
          <w:tcPr>
            <w:tcW w:w="1560" w:type="dxa"/>
          </w:tcPr>
          <w:p w14:paraId="5F5D20B9" w14:textId="77777777" w:rsidR="00BC0DD9" w:rsidRPr="00836B0F" w:rsidRDefault="00BC0DD9" w:rsidP="00AD08AA"/>
        </w:tc>
        <w:tc>
          <w:tcPr>
            <w:tcW w:w="1984" w:type="dxa"/>
          </w:tcPr>
          <w:p w14:paraId="12BD312D" w14:textId="77777777" w:rsidR="00BC0DD9" w:rsidRPr="00836B0F" w:rsidRDefault="00BC0DD9" w:rsidP="00AD08AA">
            <w:r w:rsidRPr="00836B0F">
              <w:t>+</w:t>
            </w:r>
          </w:p>
        </w:tc>
      </w:tr>
      <w:tr w:rsidR="00BC0DD9" w:rsidRPr="00836B0F" w14:paraId="49FC00A1" w14:textId="77777777" w:rsidTr="00C77313">
        <w:trPr>
          <w:trHeight w:val="170"/>
        </w:trPr>
        <w:tc>
          <w:tcPr>
            <w:tcW w:w="0" w:type="auto"/>
            <w:noWrap/>
            <w:hideMark/>
          </w:tcPr>
          <w:p w14:paraId="48252607" w14:textId="77777777" w:rsidR="00BC0DD9" w:rsidRPr="00836B0F" w:rsidRDefault="00BC0DD9" w:rsidP="00AD08AA">
            <w:proofErr w:type="spellStart"/>
            <w:r w:rsidRPr="00836B0F">
              <w:t>Gymnodiniales</w:t>
            </w:r>
            <w:proofErr w:type="spellEnd"/>
          </w:p>
        </w:tc>
        <w:tc>
          <w:tcPr>
            <w:tcW w:w="1708" w:type="dxa"/>
          </w:tcPr>
          <w:p w14:paraId="5430C5C4" w14:textId="77777777" w:rsidR="00BC0DD9" w:rsidRPr="00836B0F" w:rsidRDefault="00BC0DD9" w:rsidP="00AD08AA"/>
        </w:tc>
        <w:tc>
          <w:tcPr>
            <w:tcW w:w="1560" w:type="dxa"/>
          </w:tcPr>
          <w:p w14:paraId="6E1FC744" w14:textId="77777777" w:rsidR="00BC0DD9" w:rsidRPr="00836B0F" w:rsidRDefault="00BC0DD9" w:rsidP="00AD08AA"/>
        </w:tc>
        <w:tc>
          <w:tcPr>
            <w:tcW w:w="1984" w:type="dxa"/>
          </w:tcPr>
          <w:p w14:paraId="542C7E74" w14:textId="77777777" w:rsidR="00BC0DD9" w:rsidRPr="00836B0F" w:rsidRDefault="00BC0DD9" w:rsidP="00AD08AA"/>
        </w:tc>
      </w:tr>
      <w:tr w:rsidR="00BC0DD9" w:rsidRPr="00836B0F" w14:paraId="69876A0F" w14:textId="77777777" w:rsidTr="00C77313">
        <w:trPr>
          <w:trHeight w:val="170"/>
        </w:trPr>
        <w:tc>
          <w:tcPr>
            <w:tcW w:w="0" w:type="auto"/>
            <w:noWrap/>
            <w:hideMark/>
          </w:tcPr>
          <w:p w14:paraId="63B10E2E" w14:textId="77777777" w:rsidR="00BC0DD9" w:rsidRPr="00836B0F" w:rsidRDefault="00BC0DD9" w:rsidP="00AD08AA">
            <w:proofErr w:type="spellStart"/>
            <w:r w:rsidRPr="00836B0F">
              <w:t>Gyrodinium</w:t>
            </w:r>
            <w:proofErr w:type="spellEnd"/>
            <w:r w:rsidRPr="00836B0F">
              <w:t xml:space="preserve"> </w:t>
            </w:r>
            <w:proofErr w:type="spellStart"/>
            <w:r w:rsidRPr="00836B0F">
              <w:t>spirale</w:t>
            </w:r>
            <w:proofErr w:type="spellEnd"/>
          </w:p>
        </w:tc>
        <w:tc>
          <w:tcPr>
            <w:tcW w:w="1708" w:type="dxa"/>
          </w:tcPr>
          <w:p w14:paraId="1A79F7EB" w14:textId="77777777" w:rsidR="00BC0DD9" w:rsidRPr="00836B0F" w:rsidRDefault="00BC0DD9" w:rsidP="00AD08AA">
            <w:r w:rsidRPr="00836B0F">
              <w:t>+</w:t>
            </w:r>
          </w:p>
        </w:tc>
        <w:tc>
          <w:tcPr>
            <w:tcW w:w="1560" w:type="dxa"/>
          </w:tcPr>
          <w:p w14:paraId="5428B9DA" w14:textId="77777777" w:rsidR="00BC0DD9" w:rsidRPr="00836B0F" w:rsidRDefault="00BC0DD9" w:rsidP="00AD08AA">
            <w:r w:rsidRPr="00836B0F">
              <w:t>+</w:t>
            </w:r>
          </w:p>
        </w:tc>
        <w:tc>
          <w:tcPr>
            <w:tcW w:w="1984" w:type="dxa"/>
          </w:tcPr>
          <w:p w14:paraId="396EC4F9" w14:textId="77777777" w:rsidR="00BC0DD9" w:rsidRPr="00836B0F" w:rsidRDefault="00BC0DD9" w:rsidP="00AD08AA">
            <w:r w:rsidRPr="00836B0F">
              <w:t>+</w:t>
            </w:r>
          </w:p>
        </w:tc>
      </w:tr>
      <w:tr w:rsidR="00BC0DD9" w:rsidRPr="00836B0F" w14:paraId="434D19AD" w14:textId="77777777" w:rsidTr="00C77313">
        <w:trPr>
          <w:trHeight w:val="170"/>
        </w:trPr>
        <w:tc>
          <w:tcPr>
            <w:tcW w:w="0" w:type="auto"/>
            <w:noWrap/>
            <w:hideMark/>
          </w:tcPr>
          <w:p w14:paraId="0AFCA6FB" w14:textId="77777777" w:rsidR="00BC0DD9" w:rsidRPr="00836B0F" w:rsidRDefault="00BC0DD9" w:rsidP="00AD08AA">
            <w:proofErr w:type="spellStart"/>
            <w:r w:rsidRPr="00836B0F">
              <w:t>Peridiniales</w:t>
            </w:r>
            <w:proofErr w:type="spellEnd"/>
          </w:p>
        </w:tc>
        <w:tc>
          <w:tcPr>
            <w:tcW w:w="1708" w:type="dxa"/>
          </w:tcPr>
          <w:p w14:paraId="199EA362" w14:textId="77777777" w:rsidR="00BC0DD9" w:rsidRPr="00836B0F" w:rsidRDefault="00BC0DD9" w:rsidP="00AD08AA"/>
        </w:tc>
        <w:tc>
          <w:tcPr>
            <w:tcW w:w="1560" w:type="dxa"/>
          </w:tcPr>
          <w:p w14:paraId="75EEA2EA" w14:textId="77777777" w:rsidR="00BC0DD9" w:rsidRPr="00836B0F" w:rsidRDefault="00BC0DD9" w:rsidP="00AD08AA"/>
        </w:tc>
        <w:tc>
          <w:tcPr>
            <w:tcW w:w="1984" w:type="dxa"/>
          </w:tcPr>
          <w:p w14:paraId="5EECF3AD" w14:textId="77777777" w:rsidR="00BC0DD9" w:rsidRPr="00836B0F" w:rsidRDefault="00BC0DD9" w:rsidP="00AD08AA"/>
        </w:tc>
      </w:tr>
      <w:tr w:rsidR="00BC0DD9" w:rsidRPr="00836B0F" w14:paraId="6D8F1BDC" w14:textId="77777777" w:rsidTr="00C77313">
        <w:trPr>
          <w:trHeight w:val="170"/>
        </w:trPr>
        <w:tc>
          <w:tcPr>
            <w:tcW w:w="0" w:type="auto"/>
            <w:noWrap/>
            <w:hideMark/>
          </w:tcPr>
          <w:p w14:paraId="7FDED5EA" w14:textId="77777777" w:rsidR="00BC0DD9" w:rsidRPr="00836B0F" w:rsidRDefault="00BC0DD9" w:rsidP="00AD08AA">
            <w:proofErr w:type="spellStart"/>
            <w:r w:rsidRPr="00836B0F">
              <w:t>Podolampas</w:t>
            </w:r>
            <w:proofErr w:type="spellEnd"/>
            <w:r w:rsidRPr="00836B0F">
              <w:t xml:space="preserve"> </w:t>
            </w:r>
            <w:proofErr w:type="spellStart"/>
            <w:r w:rsidRPr="00836B0F">
              <w:t>bipes</w:t>
            </w:r>
            <w:proofErr w:type="spellEnd"/>
          </w:p>
        </w:tc>
        <w:tc>
          <w:tcPr>
            <w:tcW w:w="1708" w:type="dxa"/>
          </w:tcPr>
          <w:p w14:paraId="22C16A92" w14:textId="77777777" w:rsidR="00BC0DD9" w:rsidRPr="00836B0F" w:rsidRDefault="00BC0DD9" w:rsidP="00AD08AA">
            <w:r w:rsidRPr="00836B0F">
              <w:t>+</w:t>
            </w:r>
          </w:p>
        </w:tc>
        <w:tc>
          <w:tcPr>
            <w:tcW w:w="1560" w:type="dxa"/>
          </w:tcPr>
          <w:p w14:paraId="7122208D" w14:textId="77777777" w:rsidR="00BC0DD9" w:rsidRPr="00836B0F" w:rsidRDefault="00BC0DD9" w:rsidP="00AD08AA">
            <w:r w:rsidRPr="00836B0F">
              <w:t>+</w:t>
            </w:r>
          </w:p>
        </w:tc>
        <w:tc>
          <w:tcPr>
            <w:tcW w:w="1984" w:type="dxa"/>
          </w:tcPr>
          <w:p w14:paraId="4547C64C" w14:textId="77777777" w:rsidR="00BC0DD9" w:rsidRPr="00836B0F" w:rsidRDefault="00BC0DD9" w:rsidP="00AD08AA">
            <w:r w:rsidRPr="00836B0F">
              <w:t>+</w:t>
            </w:r>
          </w:p>
        </w:tc>
      </w:tr>
      <w:tr w:rsidR="00BC0DD9" w:rsidRPr="00836B0F" w14:paraId="5D7BE655" w14:textId="77777777" w:rsidTr="00C77313">
        <w:trPr>
          <w:trHeight w:val="170"/>
        </w:trPr>
        <w:tc>
          <w:tcPr>
            <w:tcW w:w="0" w:type="auto"/>
            <w:noWrap/>
            <w:hideMark/>
          </w:tcPr>
          <w:p w14:paraId="262CC75A" w14:textId="77777777" w:rsidR="00BC0DD9" w:rsidRPr="00836B0F" w:rsidRDefault="00BC0DD9" w:rsidP="00AD08AA">
            <w:proofErr w:type="spellStart"/>
            <w:r w:rsidRPr="00836B0F">
              <w:t>Protoperidinium</w:t>
            </w:r>
            <w:proofErr w:type="spellEnd"/>
            <w:r w:rsidRPr="00836B0F">
              <w:t xml:space="preserve"> </w:t>
            </w:r>
            <w:proofErr w:type="spellStart"/>
            <w:r w:rsidRPr="00836B0F">
              <w:t>sp</w:t>
            </w:r>
            <w:proofErr w:type="spellEnd"/>
            <w:r w:rsidRPr="00836B0F">
              <w:t xml:space="preserve"> 1</w:t>
            </w:r>
          </w:p>
        </w:tc>
        <w:tc>
          <w:tcPr>
            <w:tcW w:w="1708" w:type="dxa"/>
          </w:tcPr>
          <w:p w14:paraId="1EE88810" w14:textId="77777777" w:rsidR="00BC0DD9" w:rsidRPr="00836B0F" w:rsidRDefault="00BC0DD9" w:rsidP="00AD08AA"/>
        </w:tc>
        <w:tc>
          <w:tcPr>
            <w:tcW w:w="1560" w:type="dxa"/>
          </w:tcPr>
          <w:p w14:paraId="59B88269" w14:textId="77777777" w:rsidR="00BC0DD9" w:rsidRPr="00836B0F" w:rsidRDefault="00BC0DD9" w:rsidP="00AD08AA">
            <w:r w:rsidRPr="00836B0F">
              <w:t>+</w:t>
            </w:r>
          </w:p>
        </w:tc>
        <w:tc>
          <w:tcPr>
            <w:tcW w:w="1984" w:type="dxa"/>
          </w:tcPr>
          <w:p w14:paraId="166FE39E" w14:textId="77777777" w:rsidR="00BC0DD9" w:rsidRPr="00836B0F" w:rsidRDefault="00BC0DD9" w:rsidP="00AD08AA">
            <w:r w:rsidRPr="00836B0F">
              <w:t>+</w:t>
            </w:r>
          </w:p>
        </w:tc>
      </w:tr>
      <w:tr w:rsidR="00BC0DD9" w:rsidRPr="00836B0F" w14:paraId="6770941A" w14:textId="77777777" w:rsidTr="00C77313">
        <w:trPr>
          <w:trHeight w:val="170"/>
        </w:trPr>
        <w:tc>
          <w:tcPr>
            <w:tcW w:w="0" w:type="auto"/>
            <w:noWrap/>
            <w:hideMark/>
          </w:tcPr>
          <w:p w14:paraId="75404516" w14:textId="77777777" w:rsidR="00BC0DD9" w:rsidRPr="00836B0F" w:rsidRDefault="00BC0DD9" w:rsidP="00AD08AA">
            <w:proofErr w:type="spellStart"/>
            <w:r w:rsidRPr="00836B0F">
              <w:lastRenderedPageBreak/>
              <w:t>Protoperidinium</w:t>
            </w:r>
            <w:proofErr w:type="spellEnd"/>
            <w:r w:rsidRPr="00836B0F">
              <w:t xml:space="preserve"> sp2</w:t>
            </w:r>
          </w:p>
        </w:tc>
        <w:tc>
          <w:tcPr>
            <w:tcW w:w="1708" w:type="dxa"/>
          </w:tcPr>
          <w:p w14:paraId="3DA740A6" w14:textId="77777777" w:rsidR="00BC0DD9" w:rsidRPr="00836B0F" w:rsidRDefault="00BC0DD9" w:rsidP="00AD08AA">
            <w:r w:rsidRPr="00836B0F">
              <w:t>+</w:t>
            </w:r>
          </w:p>
        </w:tc>
        <w:tc>
          <w:tcPr>
            <w:tcW w:w="1560" w:type="dxa"/>
          </w:tcPr>
          <w:p w14:paraId="5467EA42" w14:textId="77777777" w:rsidR="00BC0DD9" w:rsidRPr="00836B0F" w:rsidRDefault="00BC0DD9" w:rsidP="00AD08AA">
            <w:r w:rsidRPr="00836B0F">
              <w:t>+</w:t>
            </w:r>
          </w:p>
        </w:tc>
        <w:tc>
          <w:tcPr>
            <w:tcW w:w="1984" w:type="dxa"/>
          </w:tcPr>
          <w:p w14:paraId="3192CA88" w14:textId="77777777" w:rsidR="00BC0DD9" w:rsidRPr="00836B0F" w:rsidRDefault="00BC0DD9" w:rsidP="00AD08AA"/>
        </w:tc>
      </w:tr>
      <w:tr w:rsidR="00BC0DD9" w:rsidRPr="00836B0F" w14:paraId="332DE9BF" w14:textId="77777777" w:rsidTr="00C77313">
        <w:trPr>
          <w:trHeight w:val="170"/>
        </w:trPr>
        <w:tc>
          <w:tcPr>
            <w:tcW w:w="0" w:type="auto"/>
            <w:noWrap/>
            <w:hideMark/>
          </w:tcPr>
          <w:p w14:paraId="64EE9B56" w14:textId="77777777" w:rsidR="00BC0DD9" w:rsidRPr="00836B0F" w:rsidRDefault="00BC0DD9" w:rsidP="00AD08AA">
            <w:proofErr w:type="spellStart"/>
            <w:proofErr w:type="gramStart"/>
            <w:r w:rsidRPr="00836B0F">
              <w:t>Protoperidinium</w:t>
            </w:r>
            <w:proofErr w:type="spellEnd"/>
            <w:r w:rsidRPr="00836B0F">
              <w:t xml:space="preserve">  sp</w:t>
            </w:r>
            <w:proofErr w:type="gramEnd"/>
            <w:r w:rsidRPr="00836B0F">
              <w:t>3</w:t>
            </w:r>
          </w:p>
        </w:tc>
        <w:tc>
          <w:tcPr>
            <w:tcW w:w="1708" w:type="dxa"/>
          </w:tcPr>
          <w:p w14:paraId="30CA0FAE" w14:textId="77777777" w:rsidR="00BC0DD9" w:rsidRPr="00836B0F" w:rsidRDefault="00BC0DD9" w:rsidP="00AD08AA">
            <w:r w:rsidRPr="00836B0F">
              <w:t>+</w:t>
            </w:r>
          </w:p>
        </w:tc>
        <w:tc>
          <w:tcPr>
            <w:tcW w:w="1560" w:type="dxa"/>
          </w:tcPr>
          <w:p w14:paraId="52C84D18" w14:textId="77777777" w:rsidR="00BC0DD9" w:rsidRPr="00836B0F" w:rsidRDefault="00BC0DD9" w:rsidP="00AD08AA">
            <w:r w:rsidRPr="00836B0F">
              <w:t>+</w:t>
            </w:r>
          </w:p>
        </w:tc>
        <w:tc>
          <w:tcPr>
            <w:tcW w:w="1984" w:type="dxa"/>
          </w:tcPr>
          <w:p w14:paraId="6942651D" w14:textId="77777777" w:rsidR="00BC0DD9" w:rsidRPr="00836B0F" w:rsidRDefault="00BC0DD9" w:rsidP="00AD08AA">
            <w:r w:rsidRPr="00836B0F">
              <w:t>+</w:t>
            </w:r>
          </w:p>
        </w:tc>
      </w:tr>
      <w:tr w:rsidR="00BC0DD9" w:rsidRPr="00836B0F" w14:paraId="67062BED" w14:textId="77777777" w:rsidTr="00C77313">
        <w:trPr>
          <w:trHeight w:val="170"/>
        </w:trPr>
        <w:tc>
          <w:tcPr>
            <w:tcW w:w="0" w:type="auto"/>
            <w:noWrap/>
            <w:hideMark/>
          </w:tcPr>
          <w:p w14:paraId="036D008F" w14:textId="77777777" w:rsidR="00BC0DD9" w:rsidRPr="00836B0F" w:rsidRDefault="00BC0DD9" w:rsidP="00AD08AA">
            <w:proofErr w:type="spellStart"/>
            <w:r w:rsidRPr="00836B0F">
              <w:t>Protoperidinium</w:t>
            </w:r>
            <w:proofErr w:type="spellEnd"/>
            <w:r w:rsidRPr="00836B0F">
              <w:t xml:space="preserve"> </w:t>
            </w:r>
            <w:proofErr w:type="spellStart"/>
            <w:r w:rsidRPr="00836B0F">
              <w:t>pyriforme</w:t>
            </w:r>
            <w:proofErr w:type="spellEnd"/>
          </w:p>
        </w:tc>
        <w:tc>
          <w:tcPr>
            <w:tcW w:w="1708" w:type="dxa"/>
          </w:tcPr>
          <w:p w14:paraId="07BB1BF5" w14:textId="77777777" w:rsidR="00BC0DD9" w:rsidRPr="00836B0F" w:rsidRDefault="00BC0DD9" w:rsidP="00AD08AA">
            <w:r w:rsidRPr="00836B0F">
              <w:t>+</w:t>
            </w:r>
          </w:p>
        </w:tc>
        <w:tc>
          <w:tcPr>
            <w:tcW w:w="1560" w:type="dxa"/>
          </w:tcPr>
          <w:p w14:paraId="302C4DB6" w14:textId="77777777" w:rsidR="00BC0DD9" w:rsidRPr="00836B0F" w:rsidRDefault="00BC0DD9" w:rsidP="00AD08AA">
            <w:r w:rsidRPr="00836B0F">
              <w:t>+</w:t>
            </w:r>
          </w:p>
        </w:tc>
        <w:tc>
          <w:tcPr>
            <w:tcW w:w="1984" w:type="dxa"/>
          </w:tcPr>
          <w:p w14:paraId="2EAE1270" w14:textId="77777777" w:rsidR="00BC0DD9" w:rsidRPr="00836B0F" w:rsidRDefault="00BC0DD9" w:rsidP="00AD08AA">
            <w:r w:rsidRPr="00836B0F">
              <w:t>+</w:t>
            </w:r>
          </w:p>
        </w:tc>
      </w:tr>
      <w:tr w:rsidR="00BC0DD9" w:rsidRPr="00836B0F" w14:paraId="7C9CA49F" w14:textId="77777777" w:rsidTr="00C77313">
        <w:trPr>
          <w:trHeight w:val="170"/>
        </w:trPr>
        <w:tc>
          <w:tcPr>
            <w:tcW w:w="0" w:type="auto"/>
            <w:noWrap/>
            <w:hideMark/>
          </w:tcPr>
          <w:p w14:paraId="72D009BF" w14:textId="77777777" w:rsidR="00BC0DD9" w:rsidRPr="00836B0F" w:rsidRDefault="00BC0DD9" w:rsidP="00AD08AA">
            <w:proofErr w:type="spellStart"/>
            <w:r w:rsidRPr="00836B0F">
              <w:t>Protoperidinium</w:t>
            </w:r>
            <w:proofErr w:type="spellEnd"/>
            <w:r w:rsidRPr="00836B0F">
              <w:t xml:space="preserve"> </w:t>
            </w:r>
            <w:proofErr w:type="spellStart"/>
            <w:r w:rsidRPr="00836B0F">
              <w:t>pyrum</w:t>
            </w:r>
            <w:proofErr w:type="spellEnd"/>
          </w:p>
        </w:tc>
        <w:tc>
          <w:tcPr>
            <w:tcW w:w="1708" w:type="dxa"/>
          </w:tcPr>
          <w:p w14:paraId="3212DEBF" w14:textId="77777777" w:rsidR="00BC0DD9" w:rsidRPr="00836B0F" w:rsidRDefault="00BC0DD9" w:rsidP="00AD08AA">
            <w:r w:rsidRPr="00836B0F">
              <w:t>+</w:t>
            </w:r>
          </w:p>
        </w:tc>
        <w:tc>
          <w:tcPr>
            <w:tcW w:w="1560" w:type="dxa"/>
          </w:tcPr>
          <w:p w14:paraId="18F810B1" w14:textId="77777777" w:rsidR="00BC0DD9" w:rsidRPr="00836B0F" w:rsidRDefault="00BC0DD9" w:rsidP="00AD08AA">
            <w:r w:rsidRPr="00836B0F">
              <w:t>+</w:t>
            </w:r>
          </w:p>
        </w:tc>
        <w:tc>
          <w:tcPr>
            <w:tcW w:w="1984" w:type="dxa"/>
          </w:tcPr>
          <w:p w14:paraId="7FA51ED4" w14:textId="77777777" w:rsidR="00BC0DD9" w:rsidRPr="00836B0F" w:rsidRDefault="00BC0DD9" w:rsidP="00AD08AA">
            <w:r w:rsidRPr="00836B0F">
              <w:t>+</w:t>
            </w:r>
          </w:p>
        </w:tc>
      </w:tr>
      <w:tr w:rsidR="00BC0DD9" w:rsidRPr="00836B0F" w14:paraId="06F9BFA8" w14:textId="77777777" w:rsidTr="00C77313">
        <w:trPr>
          <w:trHeight w:val="170"/>
        </w:trPr>
        <w:tc>
          <w:tcPr>
            <w:tcW w:w="0" w:type="auto"/>
            <w:noWrap/>
            <w:hideMark/>
          </w:tcPr>
          <w:p w14:paraId="20646079" w14:textId="77777777" w:rsidR="00BC0DD9" w:rsidRPr="00836B0F" w:rsidRDefault="00BC0DD9" w:rsidP="00AD08AA">
            <w:proofErr w:type="spellStart"/>
            <w:r w:rsidRPr="00836B0F">
              <w:t>Scripsiella</w:t>
            </w:r>
            <w:proofErr w:type="spellEnd"/>
            <w:r w:rsidRPr="00836B0F">
              <w:t xml:space="preserve"> </w:t>
            </w:r>
            <w:proofErr w:type="spellStart"/>
            <w:r w:rsidRPr="00836B0F">
              <w:t>sp</w:t>
            </w:r>
            <w:proofErr w:type="spellEnd"/>
          </w:p>
        </w:tc>
        <w:tc>
          <w:tcPr>
            <w:tcW w:w="1708" w:type="dxa"/>
          </w:tcPr>
          <w:p w14:paraId="45D5CD69" w14:textId="77777777" w:rsidR="00BC0DD9" w:rsidRPr="00836B0F" w:rsidRDefault="00BC0DD9" w:rsidP="00AD08AA">
            <w:r w:rsidRPr="00836B0F">
              <w:t>+</w:t>
            </w:r>
          </w:p>
        </w:tc>
        <w:tc>
          <w:tcPr>
            <w:tcW w:w="1560" w:type="dxa"/>
          </w:tcPr>
          <w:p w14:paraId="36360B9D" w14:textId="77777777" w:rsidR="00BC0DD9" w:rsidRPr="00836B0F" w:rsidRDefault="00BC0DD9" w:rsidP="00AD08AA">
            <w:r w:rsidRPr="00836B0F">
              <w:t>+</w:t>
            </w:r>
          </w:p>
        </w:tc>
        <w:tc>
          <w:tcPr>
            <w:tcW w:w="1984" w:type="dxa"/>
          </w:tcPr>
          <w:p w14:paraId="5268510A" w14:textId="77777777" w:rsidR="00BC0DD9" w:rsidRPr="00836B0F" w:rsidRDefault="00BC0DD9" w:rsidP="00AD08AA">
            <w:r w:rsidRPr="00836B0F">
              <w:t>+</w:t>
            </w:r>
          </w:p>
        </w:tc>
      </w:tr>
      <w:tr w:rsidR="00BC0DD9" w:rsidRPr="00836B0F" w14:paraId="2340A669" w14:textId="77777777" w:rsidTr="00C77313">
        <w:trPr>
          <w:trHeight w:val="170"/>
        </w:trPr>
        <w:tc>
          <w:tcPr>
            <w:tcW w:w="0" w:type="auto"/>
            <w:noWrap/>
            <w:hideMark/>
          </w:tcPr>
          <w:p w14:paraId="363A4D66" w14:textId="77777777" w:rsidR="00BC0DD9" w:rsidRPr="00836B0F" w:rsidRDefault="00BC0DD9" w:rsidP="00AD08AA">
            <w:proofErr w:type="spellStart"/>
            <w:r w:rsidRPr="00836B0F">
              <w:t>Prorocentrales</w:t>
            </w:r>
            <w:proofErr w:type="spellEnd"/>
          </w:p>
        </w:tc>
        <w:tc>
          <w:tcPr>
            <w:tcW w:w="1708" w:type="dxa"/>
          </w:tcPr>
          <w:p w14:paraId="75B812D3" w14:textId="77777777" w:rsidR="00BC0DD9" w:rsidRPr="00836B0F" w:rsidRDefault="00BC0DD9" w:rsidP="00AD08AA"/>
        </w:tc>
        <w:tc>
          <w:tcPr>
            <w:tcW w:w="1560" w:type="dxa"/>
          </w:tcPr>
          <w:p w14:paraId="31B72183" w14:textId="77777777" w:rsidR="00BC0DD9" w:rsidRPr="00836B0F" w:rsidRDefault="00BC0DD9" w:rsidP="00AD08AA"/>
        </w:tc>
        <w:tc>
          <w:tcPr>
            <w:tcW w:w="1984" w:type="dxa"/>
          </w:tcPr>
          <w:p w14:paraId="598D77FA" w14:textId="77777777" w:rsidR="00BC0DD9" w:rsidRPr="00836B0F" w:rsidRDefault="00BC0DD9" w:rsidP="00AD08AA"/>
        </w:tc>
      </w:tr>
      <w:tr w:rsidR="00BC0DD9" w:rsidRPr="00836B0F" w14:paraId="3699225C" w14:textId="77777777" w:rsidTr="00C77313">
        <w:trPr>
          <w:trHeight w:val="170"/>
        </w:trPr>
        <w:tc>
          <w:tcPr>
            <w:tcW w:w="0" w:type="auto"/>
            <w:noWrap/>
            <w:hideMark/>
          </w:tcPr>
          <w:p w14:paraId="023CD5E7" w14:textId="77777777" w:rsidR="00BC0DD9" w:rsidRPr="00836B0F" w:rsidRDefault="00BC0DD9" w:rsidP="00AD08AA">
            <w:proofErr w:type="spellStart"/>
            <w:proofErr w:type="gramStart"/>
            <w:r w:rsidRPr="00836B0F">
              <w:t>Prorocentrum</w:t>
            </w:r>
            <w:proofErr w:type="spellEnd"/>
            <w:r w:rsidRPr="00836B0F">
              <w:t xml:space="preserve">  </w:t>
            </w:r>
            <w:proofErr w:type="spellStart"/>
            <w:r w:rsidRPr="00836B0F">
              <w:t>sp</w:t>
            </w:r>
            <w:proofErr w:type="spellEnd"/>
            <w:proofErr w:type="gramEnd"/>
          </w:p>
        </w:tc>
        <w:tc>
          <w:tcPr>
            <w:tcW w:w="1708" w:type="dxa"/>
          </w:tcPr>
          <w:p w14:paraId="72E6A487" w14:textId="77777777" w:rsidR="00BC0DD9" w:rsidRPr="00836B0F" w:rsidRDefault="00BC0DD9" w:rsidP="00AD08AA">
            <w:r w:rsidRPr="00836B0F">
              <w:t>+</w:t>
            </w:r>
          </w:p>
        </w:tc>
        <w:tc>
          <w:tcPr>
            <w:tcW w:w="1560" w:type="dxa"/>
          </w:tcPr>
          <w:p w14:paraId="1542D64B" w14:textId="77777777" w:rsidR="00BC0DD9" w:rsidRPr="00836B0F" w:rsidRDefault="00BC0DD9" w:rsidP="00AD08AA"/>
        </w:tc>
        <w:tc>
          <w:tcPr>
            <w:tcW w:w="1984" w:type="dxa"/>
          </w:tcPr>
          <w:p w14:paraId="4023C068" w14:textId="77777777" w:rsidR="00BC0DD9" w:rsidRPr="00836B0F" w:rsidRDefault="00BC0DD9" w:rsidP="00AD08AA">
            <w:r w:rsidRPr="00836B0F">
              <w:t>+</w:t>
            </w:r>
          </w:p>
        </w:tc>
      </w:tr>
      <w:tr w:rsidR="00BC0DD9" w:rsidRPr="00836B0F" w14:paraId="16838CC5" w14:textId="77777777" w:rsidTr="00C77313">
        <w:trPr>
          <w:trHeight w:val="170"/>
        </w:trPr>
        <w:tc>
          <w:tcPr>
            <w:tcW w:w="0" w:type="auto"/>
            <w:noWrap/>
            <w:hideMark/>
          </w:tcPr>
          <w:p w14:paraId="2BC7EF53" w14:textId="77777777" w:rsidR="00BC0DD9" w:rsidRPr="00836B0F" w:rsidRDefault="00BC0DD9" w:rsidP="00AD08AA">
            <w:proofErr w:type="spellStart"/>
            <w:r w:rsidRPr="00836B0F">
              <w:t>Prorocentrum</w:t>
            </w:r>
            <w:proofErr w:type="spellEnd"/>
            <w:r w:rsidRPr="00836B0F">
              <w:t xml:space="preserve"> </w:t>
            </w:r>
            <w:proofErr w:type="spellStart"/>
            <w:r w:rsidRPr="00836B0F">
              <w:t>compressum</w:t>
            </w:r>
            <w:proofErr w:type="spellEnd"/>
          </w:p>
        </w:tc>
        <w:tc>
          <w:tcPr>
            <w:tcW w:w="1708" w:type="dxa"/>
          </w:tcPr>
          <w:p w14:paraId="30351D11" w14:textId="77777777" w:rsidR="00BC0DD9" w:rsidRPr="00836B0F" w:rsidRDefault="00BC0DD9" w:rsidP="00AD08AA">
            <w:r w:rsidRPr="00836B0F">
              <w:t>+</w:t>
            </w:r>
          </w:p>
        </w:tc>
        <w:tc>
          <w:tcPr>
            <w:tcW w:w="1560" w:type="dxa"/>
          </w:tcPr>
          <w:p w14:paraId="00A8EDD2" w14:textId="77777777" w:rsidR="00BC0DD9" w:rsidRPr="00836B0F" w:rsidRDefault="00BC0DD9" w:rsidP="00AD08AA">
            <w:r w:rsidRPr="00836B0F">
              <w:t>+</w:t>
            </w:r>
          </w:p>
        </w:tc>
        <w:tc>
          <w:tcPr>
            <w:tcW w:w="1984" w:type="dxa"/>
          </w:tcPr>
          <w:p w14:paraId="6BB84031" w14:textId="77777777" w:rsidR="00BC0DD9" w:rsidRPr="00836B0F" w:rsidRDefault="00BC0DD9" w:rsidP="00AD08AA">
            <w:r w:rsidRPr="00836B0F">
              <w:t>+</w:t>
            </w:r>
          </w:p>
        </w:tc>
      </w:tr>
      <w:tr w:rsidR="00BC0DD9" w:rsidRPr="00836B0F" w14:paraId="01F87C09" w14:textId="77777777" w:rsidTr="00C77313">
        <w:trPr>
          <w:trHeight w:val="170"/>
        </w:trPr>
        <w:tc>
          <w:tcPr>
            <w:tcW w:w="0" w:type="auto"/>
            <w:noWrap/>
            <w:hideMark/>
          </w:tcPr>
          <w:p w14:paraId="4FBC0F0C" w14:textId="77777777" w:rsidR="00BC0DD9" w:rsidRPr="00836B0F" w:rsidRDefault="00BC0DD9" w:rsidP="00AD08AA">
            <w:proofErr w:type="spellStart"/>
            <w:r w:rsidRPr="00836B0F">
              <w:t>Prorocentrum</w:t>
            </w:r>
            <w:proofErr w:type="spellEnd"/>
            <w:r w:rsidRPr="00836B0F">
              <w:t xml:space="preserve"> </w:t>
            </w:r>
            <w:proofErr w:type="spellStart"/>
            <w:r w:rsidRPr="00836B0F">
              <w:t>cordatum</w:t>
            </w:r>
            <w:proofErr w:type="spellEnd"/>
          </w:p>
        </w:tc>
        <w:tc>
          <w:tcPr>
            <w:tcW w:w="1708" w:type="dxa"/>
          </w:tcPr>
          <w:p w14:paraId="7C9A2303" w14:textId="77777777" w:rsidR="00BC0DD9" w:rsidRPr="00836B0F" w:rsidRDefault="00BC0DD9" w:rsidP="00AD08AA"/>
        </w:tc>
        <w:tc>
          <w:tcPr>
            <w:tcW w:w="1560" w:type="dxa"/>
          </w:tcPr>
          <w:p w14:paraId="403E1A42" w14:textId="77777777" w:rsidR="00BC0DD9" w:rsidRPr="00836B0F" w:rsidRDefault="00BC0DD9" w:rsidP="00AD08AA">
            <w:r w:rsidRPr="00836B0F">
              <w:t>+</w:t>
            </w:r>
          </w:p>
        </w:tc>
        <w:tc>
          <w:tcPr>
            <w:tcW w:w="1984" w:type="dxa"/>
          </w:tcPr>
          <w:p w14:paraId="29822CAC" w14:textId="77777777" w:rsidR="00BC0DD9" w:rsidRPr="00836B0F" w:rsidRDefault="00BC0DD9" w:rsidP="00AD08AA">
            <w:r w:rsidRPr="00836B0F">
              <w:t>+</w:t>
            </w:r>
          </w:p>
        </w:tc>
      </w:tr>
      <w:tr w:rsidR="00BC0DD9" w:rsidRPr="00836B0F" w14:paraId="7101F999" w14:textId="77777777" w:rsidTr="00C77313">
        <w:trPr>
          <w:trHeight w:val="170"/>
        </w:trPr>
        <w:tc>
          <w:tcPr>
            <w:tcW w:w="0" w:type="auto"/>
            <w:noWrap/>
            <w:hideMark/>
          </w:tcPr>
          <w:p w14:paraId="34BB0591" w14:textId="77777777" w:rsidR="00BC0DD9" w:rsidRPr="00836B0F" w:rsidRDefault="00BC0DD9" w:rsidP="00AD08AA">
            <w:proofErr w:type="spellStart"/>
            <w:r w:rsidRPr="00836B0F">
              <w:t>Prorocentrum</w:t>
            </w:r>
            <w:proofErr w:type="spellEnd"/>
            <w:r w:rsidRPr="00836B0F">
              <w:t xml:space="preserve"> lima</w:t>
            </w:r>
          </w:p>
        </w:tc>
        <w:tc>
          <w:tcPr>
            <w:tcW w:w="1708" w:type="dxa"/>
          </w:tcPr>
          <w:p w14:paraId="05D14A2C" w14:textId="77777777" w:rsidR="00BC0DD9" w:rsidRPr="00836B0F" w:rsidRDefault="00BC0DD9" w:rsidP="00AD08AA">
            <w:r w:rsidRPr="00836B0F">
              <w:t>+</w:t>
            </w:r>
          </w:p>
        </w:tc>
        <w:tc>
          <w:tcPr>
            <w:tcW w:w="1560" w:type="dxa"/>
          </w:tcPr>
          <w:p w14:paraId="491730D5" w14:textId="77777777" w:rsidR="00BC0DD9" w:rsidRPr="00836B0F" w:rsidRDefault="00BC0DD9" w:rsidP="00AD08AA"/>
        </w:tc>
        <w:tc>
          <w:tcPr>
            <w:tcW w:w="1984" w:type="dxa"/>
          </w:tcPr>
          <w:p w14:paraId="19B933B9" w14:textId="77777777" w:rsidR="00BC0DD9" w:rsidRPr="00836B0F" w:rsidRDefault="00BC0DD9" w:rsidP="00AD08AA"/>
        </w:tc>
      </w:tr>
      <w:tr w:rsidR="00BC0DD9" w:rsidRPr="00836B0F" w14:paraId="443271B8" w14:textId="77777777" w:rsidTr="00C77313">
        <w:trPr>
          <w:trHeight w:val="170"/>
        </w:trPr>
        <w:tc>
          <w:tcPr>
            <w:tcW w:w="0" w:type="auto"/>
            <w:noWrap/>
            <w:hideMark/>
          </w:tcPr>
          <w:p w14:paraId="73D16807" w14:textId="77777777" w:rsidR="00BC0DD9" w:rsidRPr="00836B0F" w:rsidRDefault="00BC0DD9" w:rsidP="00AD08AA">
            <w:proofErr w:type="spellStart"/>
            <w:r w:rsidRPr="00836B0F">
              <w:t>Prorocentrum</w:t>
            </w:r>
            <w:proofErr w:type="spellEnd"/>
            <w:r w:rsidRPr="00836B0F">
              <w:t xml:space="preserve"> </w:t>
            </w:r>
            <w:proofErr w:type="spellStart"/>
            <w:r w:rsidRPr="00836B0F">
              <w:t>mexicanum</w:t>
            </w:r>
            <w:proofErr w:type="spellEnd"/>
          </w:p>
        </w:tc>
        <w:tc>
          <w:tcPr>
            <w:tcW w:w="1708" w:type="dxa"/>
          </w:tcPr>
          <w:p w14:paraId="4390C1B7" w14:textId="77777777" w:rsidR="00BC0DD9" w:rsidRPr="00836B0F" w:rsidRDefault="00BC0DD9" w:rsidP="00AD08AA">
            <w:r w:rsidRPr="00836B0F">
              <w:t>+</w:t>
            </w:r>
          </w:p>
        </w:tc>
        <w:tc>
          <w:tcPr>
            <w:tcW w:w="1560" w:type="dxa"/>
          </w:tcPr>
          <w:p w14:paraId="236455FC" w14:textId="77777777" w:rsidR="00BC0DD9" w:rsidRPr="00836B0F" w:rsidRDefault="00BC0DD9" w:rsidP="00AD08AA">
            <w:r w:rsidRPr="00836B0F">
              <w:t>+</w:t>
            </w:r>
          </w:p>
        </w:tc>
        <w:tc>
          <w:tcPr>
            <w:tcW w:w="1984" w:type="dxa"/>
          </w:tcPr>
          <w:p w14:paraId="5B43697B" w14:textId="77777777" w:rsidR="00BC0DD9" w:rsidRPr="00836B0F" w:rsidRDefault="00BC0DD9" w:rsidP="00AD08AA">
            <w:r w:rsidRPr="00836B0F">
              <w:t>+</w:t>
            </w:r>
          </w:p>
        </w:tc>
      </w:tr>
      <w:tr w:rsidR="00BC0DD9" w:rsidRPr="00836B0F" w14:paraId="55EC64D2" w14:textId="77777777" w:rsidTr="00C77313">
        <w:trPr>
          <w:trHeight w:val="170"/>
        </w:trPr>
        <w:tc>
          <w:tcPr>
            <w:tcW w:w="0" w:type="auto"/>
            <w:noWrap/>
            <w:hideMark/>
          </w:tcPr>
          <w:p w14:paraId="5E41781C" w14:textId="77777777" w:rsidR="00BC0DD9" w:rsidRPr="00836B0F" w:rsidRDefault="00BC0DD9" w:rsidP="00AD08AA">
            <w:proofErr w:type="spellStart"/>
            <w:r w:rsidRPr="00836B0F">
              <w:t>Prorocentrum</w:t>
            </w:r>
            <w:proofErr w:type="spellEnd"/>
            <w:r w:rsidRPr="00836B0F">
              <w:t xml:space="preserve"> </w:t>
            </w:r>
            <w:proofErr w:type="spellStart"/>
            <w:r w:rsidRPr="00836B0F">
              <w:t>rhathymum</w:t>
            </w:r>
            <w:proofErr w:type="spellEnd"/>
          </w:p>
        </w:tc>
        <w:tc>
          <w:tcPr>
            <w:tcW w:w="1708" w:type="dxa"/>
          </w:tcPr>
          <w:p w14:paraId="10A9A2F7" w14:textId="77777777" w:rsidR="00BC0DD9" w:rsidRPr="00836B0F" w:rsidRDefault="00BC0DD9" w:rsidP="00AD08AA">
            <w:r w:rsidRPr="00836B0F">
              <w:t>+</w:t>
            </w:r>
          </w:p>
        </w:tc>
        <w:tc>
          <w:tcPr>
            <w:tcW w:w="1560" w:type="dxa"/>
          </w:tcPr>
          <w:p w14:paraId="56DD9A92" w14:textId="77777777" w:rsidR="00BC0DD9" w:rsidRPr="00836B0F" w:rsidRDefault="00BC0DD9" w:rsidP="00AD08AA">
            <w:r w:rsidRPr="00836B0F">
              <w:t>+</w:t>
            </w:r>
          </w:p>
        </w:tc>
        <w:tc>
          <w:tcPr>
            <w:tcW w:w="1984" w:type="dxa"/>
          </w:tcPr>
          <w:p w14:paraId="0E7FBFC3" w14:textId="77777777" w:rsidR="00BC0DD9" w:rsidRPr="00836B0F" w:rsidRDefault="00BC0DD9" w:rsidP="00AD08AA">
            <w:r w:rsidRPr="00836B0F">
              <w:t>+</w:t>
            </w:r>
          </w:p>
        </w:tc>
      </w:tr>
      <w:tr w:rsidR="00BC0DD9" w:rsidRPr="00836B0F" w14:paraId="1813E125" w14:textId="77777777" w:rsidTr="00C77313">
        <w:trPr>
          <w:trHeight w:val="170"/>
        </w:trPr>
        <w:tc>
          <w:tcPr>
            <w:tcW w:w="0" w:type="auto"/>
            <w:noWrap/>
            <w:hideMark/>
          </w:tcPr>
          <w:p w14:paraId="68E4A2FB" w14:textId="77777777" w:rsidR="00BC0DD9" w:rsidRPr="00836B0F" w:rsidRDefault="00BC0DD9" w:rsidP="00AD08AA">
            <w:proofErr w:type="spellStart"/>
            <w:r w:rsidRPr="00836B0F">
              <w:t>Pyrocystales</w:t>
            </w:r>
            <w:proofErr w:type="spellEnd"/>
          </w:p>
        </w:tc>
        <w:tc>
          <w:tcPr>
            <w:tcW w:w="1708" w:type="dxa"/>
          </w:tcPr>
          <w:p w14:paraId="264D5718" w14:textId="77777777" w:rsidR="00BC0DD9" w:rsidRPr="00836B0F" w:rsidRDefault="00BC0DD9" w:rsidP="00AD08AA"/>
        </w:tc>
        <w:tc>
          <w:tcPr>
            <w:tcW w:w="1560" w:type="dxa"/>
          </w:tcPr>
          <w:p w14:paraId="0012FA61" w14:textId="77777777" w:rsidR="00BC0DD9" w:rsidRPr="00836B0F" w:rsidRDefault="00BC0DD9" w:rsidP="00AD08AA"/>
        </w:tc>
        <w:tc>
          <w:tcPr>
            <w:tcW w:w="1984" w:type="dxa"/>
          </w:tcPr>
          <w:p w14:paraId="731C19BA" w14:textId="77777777" w:rsidR="00BC0DD9" w:rsidRPr="00836B0F" w:rsidRDefault="00BC0DD9" w:rsidP="00AD08AA"/>
        </w:tc>
      </w:tr>
      <w:tr w:rsidR="00BC0DD9" w:rsidRPr="00836B0F" w14:paraId="187C735A" w14:textId="77777777" w:rsidTr="00C77313">
        <w:trPr>
          <w:trHeight w:val="170"/>
        </w:trPr>
        <w:tc>
          <w:tcPr>
            <w:tcW w:w="0" w:type="auto"/>
            <w:tcBorders>
              <w:bottom w:val="single" w:sz="4" w:space="0" w:color="auto"/>
            </w:tcBorders>
            <w:noWrap/>
            <w:hideMark/>
          </w:tcPr>
          <w:p w14:paraId="4DB11132" w14:textId="77777777" w:rsidR="00BC0DD9" w:rsidRPr="00836B0F" w:rsidRDefault="00BC0DD9" w:rsidP="00AD08AA">
            <w:proofErr w:type="spellStart"/>
            <w:r w:rsidRPr="00836B0F">
              <w:t>Pyrocistis</w:t>
            </w:r>
            <w:proofErr w:type="spellEnd"/>
            <w:r w:rsidRPr="00836B0F">
              <w:t xml:space="preserve"> </w:t>
            </w:r>
            <w:proofErr w:type="spellStart"/>
            <w:r w:rsidRPr="00836B0F">
              <w:t>sp</w:t>
            </w:r>
            <w:proofErr w:type="spellEnd"/>
          </w:p>
        </w:tc>
        <w:tc>
          <w:tcPr>
            <w:tcW w:w="1708" w:type="dxa"/>
            <w:tcBorders>
              <w:bottom w:val="single" w:sz="4" w:space="0" w:color="auto"/>
            </w:tcBorders>
          </w:tcPr>
          <w:p w14:paraId="1CED9351" w14:textId="77777777" w:rsidR="00BC0DD9" w:rsidRPr="00836B0F" w:rsidRDefault="00BC0DD9" w:rsidP="00AD08AA">
            <w:r w:rsidRPr="00836B0F">
              <w:t>+</w:t>
            </w:r>
          </w:p>
        </w:tc>
        <w:tc>
          <w:tcPr>
            <w:tcW w:w="1560" w:type="dxa"/>
            <w:tcBorders>
              <w:bottom w:val="single" w:sz="4" w:space="0" w:color="auto"/>
            </w:tcBorders>
          </w:tcPr>
          <w:p w14:paraId="61395055" w14:textId="77777777" w:rsidR="00BC0DD9" w:rsidRPr="00836B0F" w:rsidRDefault="00BC0DD9" w:rsidP="00AD08AA"/>
        </w:tc>
        <w:tc>
          <w:tcPr>
            <w:tcW w:w="1984" w:type="dxa"/>
            <w:tcBorders>
              <w:bottom w:val="single" w:sz="4" w:space="0" w:color="auto"/>
            </w:tcBorders>
          </w:tcPr>
          <w:p w14:paraId="6ECBB8C6" w14:textId="77777777" w:rsidR="00BC0DD9" w:rsidRPr="00836B0F" w:rsidRDefault="00BC0DD9" w:rsidP="00AD08AA"/>
        </w:tc>
      </w:tr>
    </w:tbl>
    <w:p w14:paraId="7961FB10" w14:textId="77777777" w:rsidR="00BC0DD9" w:rsidRDefault="00BC0DD9" w:rsidP="00AD08AA">
      <w:pPr>
        <w:rPr>
          <w:lang w:val="es-MX"/>
        </w:rPr>
      </w:pPr>
    </w:p>
    <w:p w14:paraId="7F78AE61" w14:textId="77777777" w:rsidR="004706CF" w:rsidRDefault="004706CF" w:rsidP="00AD08AA"/>
    <w:p w14:paraId="47E171D1" w14:textId="48E546D8" w:rsidR="00CF4B5C" w:rsidRDefault="00CF4B5C" w:rsidP="00AD08AA"/>
    <w:p w14:paraId="6E8A53B6" w14:textId="77777777" w:rsidR="004706CF" w:rsidRPr="004706CF" w:rsidRDefault="004706CF" w:rsidP="00AD08AA"/>
    <w:p w14:paraId="55DDAA97" w14:textId="77777777" w:rsidR="00186250" w:rsidRDefault="00186250" w:rsidP="00AD08AA">
      <w:pPr>
        <w:pStyle w:val="Descripcin"/>
      </w:pPr>
      <w:r>
        <w:rPr>
          <w:noProof/>
        </w:rPr>
        <w:lastRenderedPageBreak/>
        <w:drawing>
          <wp:inline distT="0" distB="0" distL="0" distR="0" wp14:anchorId="6C1906A1" wp14:editId="24670351">
            <wp:extent cx="5398770" cy="756158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5F1135B4" w14:textId="3ECA1E03"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1</w:t>
      </w:r>
      <w:r w:rsidR="005B2713">
        <w:rPr>
          <w:noProof/>
        </w:rPr>
        <w:fldChar w:fldCharType="end"/>
      </w:r>
      <w:r>
        <w:t>.</w:t>
      </w:r>
    </w:p>
    <w:p w14:paraId="0EA213AB" w14:textId="77777777" w:rsidR="00186250" w:rsidRDefault="00186250" w:rsidP="00AD08AA">
      <w:r>
        <w:br w:type="page"/>
      </w:r>
    </w:p>
    <w:p w14:paraId="4A70DFDC" w14:textId="77777777" w:rsidR="00186250" w:rsidRDefault="00186250" w:rsidP="00AD08AA">
      <w:pPr>
        <w:pStyle w:val="Descripcin"/>
      </w:pPr>
      <w:r>
        <w:rPr>
          <w:noProof/>
        </w:rPr>
        <w:lastRenderedPageBreak/>
        <w:drawing>
          <wp:inline distT="0" distB="0" distL="0" distR="0" wp14:anchorId="70493107" wp14:editId="13B4C326">
            <wp:extent cx="5398770" cy="756158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7F7A401B" w14:textId="26F362EA"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2</w:t>
      </w:r>
      <w:r w:rsidR="005B2713">
        <w:rPr>
          <w:noProof/>
        </w:rPr>
        <w:fldChar w:fldCharType="end"/>
      </w:r>
      <w:r>
        <w:t>.</w:t>
      </w:r>
    </w:p>
    <w:p w14:paraId="76C3A799" w14:textId="77777777" w:rsidR="00186250" w:rsidRDefault="00186250" w:rsidP="00AD08AA">
      <w:r>
        <w:br w:type="page"/>
      </w:r>
    </w:p>
    <w:p w14:paraId="7EA2F1BF" w14:textId="77777777" w:rsidR="00186250" w:rsidRDefault="00186250" w:rsidP="00AD08AA">
      <w:pPr>
        <w:pStyle w:val="Descripcin"/>
      </w:pPr>
      <w:r>
        <w:rPr>
          <w:noProof/>
        </w:rPr>
        <w:lastRenderedPageBreak/>
        <w:drawing>
          <wp:inline distT="0" distB="0" distL="0" distR="0" wp14:anchorId="632092B4" wp14:editId="2371F79F">
            <wp:extent cx="4910655" cy="8181893"/>
            <wp:effectExtent l="0" t="0" r="444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12733" cy="8185355"/>
                    </a:xfrm>
                    <a:prstGeom prst="rect">
                      <a:avLst/>
                    </a:prstGeom>
                    <a:noFill/>
                    <a:ln>
                      <a:noFill/>
                    </a:ln>
                  </pic:spPr>
                </pic:pic>
              </a:graphicData>
            </a:graphic>
          </wp:inline>
        </w:drawing>
      </w:r>
    </w:p>
    <w:p w14:paraId="6343DCC5" w14:textId="5450C1EC"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3</w:t>
      </w:r>
      <w:r w:rsidR="005B2713">
        <w:rPr>
          <w:noProof/>
        </w:rPr>
        <w:fldChar w:fldCharType="end"/>
      </w:r>
      <w:r>
        <w:t>.</w:t>
      </w:r>
    </w:p>
    <w:p w14:paraId="1F3029F7" w14:textId="77777777" w:rsidR="00186250" w:rsidRDefault="00186250" w:rsidP="00AD08AA">
      <w:r>
        <w:br w:type="page"/>
      </w:r>
    </w:p>
    <w:p w14:paraId="162C7CF1" w14:textId="77777777" w:rsidR="00186250" w:rsidRDefault="00186250" w:rsidP="00AD08AA">
      <w:pPr>
        <w:pStyle w:val="Descripcin"/>
      </w:pPr>
      <w:r>
        <w:rPr>
          <w:noProof/>
        </w:rPr>
        <w:lastRenderedPageBreak/>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5BC1E81" w14:textId="260201D9"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4</w:t>
      </w:r>
      <w:r w:rsidR="005B2713">
        <w:rPr>
          <w:noProof/>
        </w:rPr>
        <w:fldChar w:fldCharType="end"/>
      </w:r>
      <w:r>
        <w:t>.</w:t>
      </w:r>
    </w:p>
    <w:p w14:paraId="131E922E" w14:textId="77777777" w:rsidR="00370010" w:rsidRDefault="00370010" w:rsidP="00AD08AA">
      <w:r>
        <w:br w:type="page"/>
      </w:r>
    </w:p>
    <w:p w14:paraId="7D5A6E65" w14:textId="77777777" w:rsidR="00370010" w:rsidRDefault="00370010" w:rsidP="00AD08AA">
      <w:pPr>
        <w:pStyle w:val="Descripcin"/>
      </w:pPr>
      <w:r>
        <w:rPr>
          <w:noProof/>
        </w:rPr>
        <w:lastRenderedPageBreak/>
        <w:drawing>
          <wp:inline distT="0" distB="0" distL="0" distR="0" wp14:anchorId="2306F046" wp14:editId="2C725CEF">
            <wp:extent cx="5398770" cy="77920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770" cy="7792085"/>
                    </a:xfrm>
                    <a:prstGeom prst="rect">
                      <a:avLst/>
                    </a:prstGeom>
                    <a:noFill/>
                    <a:ln>
                      <a:noFill/>
                    </a:ln>
                  </pic:spPr>
                </pic:pic>
              </a:graphicData>
            </a:graphic>
          </wp:inline>
        </w:drawing>
      </w:r>
    </w:p>
    <w:p w14:paraId="396D2663" w14:textId="254DF345" w:rsidR="00FE06A5" w:rsidRDefault="0037001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5</w:t>
      </w:r>
      <w:r w:rsidR="005B2713">
        <w:rPr>
          <w:noProof/>
        </w:rPr>
        <w:fldChar w:fldCharType="end"/>
      </w:r>
      <w:r>
        <w:t>.</w:t>
      </w:r>
    </w:p>
    <w:p w14:paraId="02132989" w14:textId="342D2C62" w:rsidR="005274BE" w:rsidRDefault="005274BE" w:rsidP="005274BE"/>
    <w:p w14:paraId="440C8D9C" w14:textId="30A17AA1" w:rsidR="005274BE" w:rsidRDefault="005274BE">
      <w:pPr>
        <w:spacing w:before="0" w:after="0"/>
        <w:contextualSpacing w:val="0"/>
        <w:jc w:val="left"/>
      </w:pPr>
      <w:r>
        <w:br w:type="page"/>
      </w:r>
    </w:p>
    <w:p w14:paraId="3DEA4DFA" w14:textId="58585650" w:rsidR="005274BE" w:rsidRPr="005274BE" w:rsidRDefault="005274BE" w:rsidP="005274BE">
      <w:pPr>
        <w:pStyle w:val="Ttulo3"/>
      </w:pPr>
      <w:r>
        <w:lastRenderedPageBreak/>
        <w:t>Zooplancton</w:t>
      </w:r>
    </w:p>
    <w:p w14:paraId="7DF0776F" w14:textId="77777777" w:rsidR="002B230A" w:rsidRDefault="002B230A" w:rsidP="00AD08AA">
      <w:pPr>
        <w:pStyle w:val="Descripcin"/>
      </w:pPr>
    </w:p>
    <w:p w14:paraId="7481EEDD" w14:textId="77777777" w:rsidR="005274BE" w:rsidRDefault="005274BE" w:rsidP="005274BE">
      <w:pPr>
        <w:pStyle w:val="Descripcin"/>
      </w:pPr>
      <w:r>
        <w:rPr>
          <w:noProof/>
        </w:rPr>
        <w:drawing>
          <wp:inline distT="0" distB="0" distL="0" distR="0" wp14:anchorId="4853FC18" wp14:editId="58FAF830">
            <wp:extent cx="5400675" cy="8372475"/>
            <wp:effectExtent l="0" t="0" r="9525" b="952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675" cy="8372475"/>
                    </a:xfrm>
                    <a:prstGeom prst="rect">
                      <a:avLst/>
                    </a:prstGeom>
                    <a:noFill/>
                    <a:ln>
                      <a:noFill/>
                    </a:ln>
                  </pic:spPr>
                </pic:pic>
              </a:graphicData>
            </a:graphic>
          </wp:inline>
        </w:drawing>
      </w:r>
    </w:p>
    <w:p w14:paraId="37B57B9D" w14:textId="1AABC7BE" w:rsidR="005274BE" w:rsidRDefault="005274BE" w:rsidP="005274BE">
      <w:pPr>
        <w:pStyle w:val="Descripcin"/>
      </w:pPr>
      <w:r>
        <w:t xml:space="preserve">Figura </w:t>
      </w:r>
      <w:r>
        <w:fldChar w:fldCharType="begin"/>
      </w:r>
      <w:r>
        <w:instrText xml:space="preserve"> SEQ Figura \* ARABIC </w:instrText>
      </w:r>
      <w:r>
        <w:fldChar w:fldCharType="separate"/>
      </w:r>
      <w:r w:rsidR="00D3033D">
        <w:rPr>
          <w:noProof/>
        </w:rPr>
        <w:t>26</w:t>
      </w:r>
      <w:r>
        <w:rPr>
          <w:noProof/>
        </w:rPr>
        <w:fldChar w:fldCharType="end"/>
      </w:r>
      <w:r>
        <w:t>.</w:t>
      </w:r>
    </w:p>
    <w:p w14:paraId="1B189BFC" w14:textId="77777777" w:rsidR="005274BE" w:rsidRDefault="005274BE" w:rsidP="005274BE">
      <w:pPr>
        <w:pStyle w:val="Ttulo3"/>
      </w:pPr>
      <w:r>
        <w:lastRenderedPageBreak/>
        <w:t>Ictioplancton</w:t>
      </w:r>
    </w:p>
    <w:p w14:paraId="10ED18EC" w14:textId="77777777" w:rsidR="005274BE" w:rsidRDefault="005274BE">
      <w:pPr>
        <w:spacing w:before="0" w:after="0"/>
        <w:contextualSpacing w:val="0"/>
        <w:jc w:val="left"/>
        <w:rPr>
          <w:rFonts w:cstheme="majorBidi"/>
          <w:bCs w:val="0"/>
          <w:color w:val="000000" w:themeColor="text1"/>
        </w:rPr>
      </w:pPr>
      <w:r>
        <w:br w:type="page"/>
      </w:r>
    </w:p>
    <w:p w14:paraId="516F907F" w14:textId="09DCEECB" w:rsidR="002B230A" w:rsidRPr="005274BE" w:rsidRDefault="005274BE" w:rsidP="005274BE">
      <w:pPr>
        <w:pStyle w:val="Ttulo3"/>
      </w:pPr>
      <w:r w:rsidRPr="005274BE">
        <w:lastRenderedPageBreak/>
        <w:t>Relaciones de congruencia de la diversidad</w:t>
      </w:r>
      <w:r w:rsidR="002B230A" w:rsidRPr="005274BE">
        <w:br w:type="page"/>
      </w:r>
    </w:p>
    <w:p w14:paraId="630CE1E8" w14:textId="77777777" w:rsidR="002B230A" w:rsidRPr="002B230A" w:rsidRDefault="002B230A" w:rsidP="00AD08AA"/>
    <w:p w14:paraId="006A2DBD" w14:textId="77777777" w:rsidR="003B77CF" w:rsidRDefault="00081D30" w:rsidP="00AD08AA">
      <w:pPr>
        <w:pStyle w:val="Ttulo1"/>
      </w:pPr>
      <w:bookmarkStart w:id="21" w:name="discusión"/>
      <w:bookmarkEnd w:id="12"/>
      <w:r>
        <w:t>Discusión</w:t>
      </w:r>
    </w:p>
    <w:p w14:paraId="0469540D" w14:textId="77777777" w:rsidR="003B77CF" w:rsidRDefault="00081D30" w:rsidP="00AD08AA">
      <w:pPr>
        <w:pStyle w:val="Ttulo1"/>
      </w:pPr>
      <w:bookmarkStart w:id="22" w:name="conclusiones"/>
      <w:bookmarkEnd w:id="21"/>
      <w:r>
        <w:t>Conclusiones</w:t>
      </w:r>
    </w:p>
    <w:p w14:paraId="57CA2687" w14:textId="77777777" w:rsidR="003B77CF" w:rsidRDefault="00081D30" w:rsidP="00AD08AA">
      <w:pPr>
        <w:pStyle w:val="Ttulo1"/>
      </w:pPr>
      <w:bookmarkStart w:id="23" w:name="productos-generados"/>
      <w:bookmarkEnd w:id="22"/>
      <w:r>
        <w:t>Productos generados</w:t>
      </w:r>
    </w:p>
    <w:p w14:paraId="0134EA0A" w14:textId="5559AD26" w:rsidR="003B77CF" w:rsidRDefault="00081D30" w:rsidP="00AD08AA">
      <w:pPr>
        <w:pStyle w:val="Ttulo1"/>
      </w:pPr>
      <w:bookmarkStart w:id="24" w:name="literatura-citada"/>
      <w:bookmarkEnd w:id="23"/>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McKown, K., &amp; Chen, Y. (2023). A long-term ichthyoplankton monitoring program suggests climate-induced environmental variabilities changed fish communities in the </w:t>
      </w:r>
      <w:r w:rsidRPr="00BF0BD2">
        <w:rPr>
          <w:lang w:val="en-US"/>
        </w:rPr>
        <w:lastRenderedPageBreak/>
        <w:t xml:space="preserve">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6C3DCB" w:rsidRDefault="00BF0BD2" w:rsidP="00BF0BD2">
      <w:pPr>
        <w:pStyle w:val="Bibliografa"/>
        <w:rPr>
          <w:lang w:val="en-US"/>
        </w:rPr>
      </w:pPr>
      <w:r w:rsidRPr="00BF0BD2">
        <w:rPr>
          <w:lang w:val="en-US"/>
        </w:rPr>
        <w:t xml:space="preserve">Dufrene, M., &amp; Legendre, P. (1997). Species Assemblages and Indicator Species: The Need for a Flexible Asymmetrical Approach. </w:t>
      </w:r>
      <w:r w:rsidRPr="006C3DCB">
        <w:rPr>
          <w:i/>
          <w:iCs/>
          <w:lang w:val="en-US"/>
        </w:rPr>
        <w:t>Ecological Monographs</w:t>
      </w:r>
      <w:r w:rsidRPr="006C3DCB">
        <w:rPr>
          <w:lang w:val="en-US"/>
        </w:rPr>
        <w:t xml:space="preserve">, </w:t>
      </w:r>
      <w:r w:rsidRPr="006C3DCB">
        <w:rPr>
          <w:i/>
          <w:iCs/>
          <w:lang w:val="en-US"/>
        </w:rPr>
        <w:t>67</w:t>
      </w:r>
      <w:r w:rsidRPr="006C3DCB">
        <w:rPr>
          <w:lang w:val="en-US"/>
        </w:rPr>
        <w:t>(3), 345. https://doi.org/10.2307/2963459</w:t>
      </w:r>
    </w:p>
    <w:p w14:paraId="49AB1857" w14:textId="77777777" w:rsidR="00BF0BD2" w:rsidRPr="00BF0BD2" w:rsidRDefault="00BF0BD2" w:rsidP="00BF0BD2">
      <w:pPr>
        <w:pStyle w:val="Bibliografa"/>
        <w:rPr>
          <w:lang w:val="en-US"/>
        </w:rPr>
      </w:pPr>
      <w:r w:rsidRPr="006C3DCB">
        <w:rPr>
          <w:lang w:val="en-US"/>
        </w:rPr>
        <w:t xml:space="preserve">Lansac-Tôha, F. M., Heino, J., Bini, L. M., Peláez, O., Baumgartner, M. T., Quirino, B. A., Pineda, A., Meira, B. R., Florêncio, F. M., Oliveira, F. R., Bomfim, F. F., Silveira, M. J., Dainez-Filho, M. S., Campos, R., Dias, R. M., Bonecker, C. C., Higuti, J., Mormul,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25" w:name="comentarios-y-recomendaciones"/>
      <w:bookmarkEnd w:id="24"/>
    </w:p>
    <w:bookmarkEnd w:id="25"/>
    <w:p w14:paraId="20DA8A39" w14:textId="08EF3B77" w:rsidR="003B77CF" w:rsidRPr="00A55051" w:rsidRDefault="003B77CF" w:rsidP="00056D5A">
      <w:pPr>
        <w:rPr>
          <w:lang w:val="en-US"/>
        </w:rPr>
      </w:pPr>
    </w:p>
    <w:sectPr w:rsidR="003B77CF" w:rsidRPr="00A55051" w:rsidSect="00BB04F4">
      <w:headerReference w:type="default" r:id="rId35"/>
      <w:footerReference w:type="even" r:id="rId36"/>
      <w:footerReference w:type="default" r:id="rId37"/>
      <w:footerReference w:type="first" r:id="rId3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7433E" w14:textId="77777777" w:rsidR="00E63BAC" w:rsidRDefault="00E63BAC" w:rsidP="00AD08AA">
      <w:r>
        <w:separator/>
      </w:r>
    </w:p>
  </w:endnote>
  <w:endnote w:type="continuationSeparator" w:id="0">
    <w:p w14:paraId="59D3A979" w14:textId="77777777" w:rsidR="00E63BAC" w:rsidRDefault="00E63BAC"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E63BAC"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E63BAC"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E63BAC"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E63BAC"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540E40A3"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A334F">
                            <w:rPr>
                              <w:noProof/>
                            </w:rPr>
                            <w:t>11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540E40A3"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A334F">
                      <w:rPr>
                        <w:noProof/>
                      </w:rPr>
                      <w:t>11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39ECF35A"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A334F">
                            <w:rPr>
                              <w:noProof/>
                            </w:rPr>
                            <w:t>11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39ECF35A"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FA334F">
                      <w:rPr>
                        <w:noProof/>
                      </w:rPr>
                      <w:t>11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E63BAC"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E63BAC"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A5458" w14:textId="77777777" w:rsidR="00E63BAC" w:rsidRDefault="00E63BAC" w:rsidP="00AD08AA">
      <w:r>
        <w:separator/>
      </w:r>
    </w:p>
  </w:footnote>
  <w:footnote w:type="continuationSeparator" w:id="0">
    <w:p w14:paraId="2415CA7F" w14:textId="77777777" w:rsidR="00E63BAC" w:rsidRDefault="00E63BAC"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6E3A"/>
    <w:rsid w:val="0002274C"/>
    <w:rsid w:val="0003222C"/>
    <w:rsid w:val="000560B3"/>
    <w:rsid w:val="00056D5A"/>
    <w:rsid w:val="00060960"/>
    <w:rsid w:val="000809DF"/>
    <w:rsid w:val="00081D30"/>
    <w:rsid w:val="00082B2E"/>
    <w:rsid w:val="00095057"/>
    <w:rsid w:val="000A438B"/>
    <w:rsid w:val="000A6396"/>
    <w:rsid w:val="000B5A40"/>
    <w:rsid w:val="000C0684"/>
    <w:rsid w:val="000C65C8"/>
    <w:rsid w:val="000F78B2"/>
    <w:rsid w:val="000F79E3"/>
    <w:rsid w:val="001000DE"/>
    <w:rsid w:val="001273CB"/>
    <w:rsid w:val="001438B4"/>
    <w:rsid w:val="00144A7C"/>
    <w:rsid w:val="00162BBE"/>
    <w:rsid w:val="00167AED"/>
    <w:rsid w:val="00183964"/>
    <w:rsid w:val="001861E5"/>
    <w:rsid w:val="00186250"/>
    <w:rsid w:val="0018683C"/>
    <w:rsid w:val="0019667A"/>
    <w:rsid w:val="001A3BB6"/>
    <w:rsid w:val="001B49FB"/>
    <w:rsid w:val="001D5F43"/>
    <w:rsid w:val="001E06D8"/>
    <w:rsid w:val="001F2D73"/>
    <w:rsid w:val="001F778F"/>
    <w:rsid w:val="00202D10"/>
    <w:rsid w:val="00205C2C"/>
    <w:rsid w:val="00213153"/>
    <w:rsid w:val="0021663D"/>
    <w:rsid w:val="00243348"/>
    <w:rsid w:val="002541F8"/>
    <w:rsid w:val="00280998"/>
    <w:rsid w:val="002962F7"/>
    <w:rsid w:val="002A20AE"/>
    <w:rsid w:val="002A34D6"/>
    <w:rsid w:val="002A7491"/>
    <w:rsid w:val="002B230A"/>
    <w:rsid w:val="002E5A06"/>
    <w:rsid w:val="002E6275"/>
    <w:rsid w:val="003139A1"/>
    <w:rsid w:val="00320976"/>
    <w:rsid w:val="0032504D"/>
    <w:rsid w:val="00351306"/>
    <w:rsid w:val="00353BB8"/>
    <w:rsid w:val="003573C0"/>
    <w:rsid w:val="00363656"/>
    <w:rsid w:val="00370010"/>
    <w:rsid w:val="00371C32"/>
    <w:rsid w:val="003A2E99"/>
    <w:rsid w:val="003A38E9"/>
    <w:rsid w:val="003A5C27"/>
    <w:rsid w:val="003B2B0A"/>
    <w:rsid w:val="003B40E0"/>
    <w:rsid w:val="003B601D"/>
    <w:rsid w:val="003B77CF"/>
    <w:rsid w:val="003E276A"/>
    <w:rsid w:val="003E448C"/>
    <w:rsid w:val="003F7F9A"/>
    <w:rsid w:val="00410D71"/>
    <w:rsid w:val="004219DD"/>
    <w:rsid w:val="00427AC5"/>
    <w:rsid w:val="004414D8"/>
    <w:rsid w:val="00441594"/>
    <w:rsid w:val="00445009"/>
    <w:rsid w:val="004540BB"/>
    <w:rsid w:val="00457974"/>
    <w:rsid w:val="004619FA"/>
    <w:rsid w:val="004706CF"/>
    <w:rsid w:val="00474973"/>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4254"/>
    <w:rsid w:val="004D5A0A"/>
    <w:rsid w:val="004E5025"/>
    <w:rsid w:val="004E5B55"/>
    <w:rsid w:val="004E6058"/>
    <w:rsid w:val="004E673A"/>
    <w:rsid w:val="004F235D"/>
    <w:rsid w:val="004F4B46"/>
    <w:rsid w:val="004F5729"/>
    <w:rsid w:val="00503B52"/>
    <w:rsid w:val="005273C0"/>
    <w:rsid w:val="005274BE"/>
    <w:rsid w:val="005327ED"/>
    <w:rsid w:val="00550BC7"/>
    <w:rsid w:val="00563AAA"/>
    <w:rsid w:val="00575B55"/>
    <w:rsid w:val="00576FAD"/>
    <w:rsid w:val="00582983"/>
    <w:rsid w:val="005863FD"/>
    <w:rsid w:val="0059150F"/>
    <w:rsid w:val="005931FD"/>
    <w:rsid w:val="005964B5"/>
    <w:rsid w:val="005A34A5"/>
    <w:rsid w:val="005A4B5E"/>
    <w:rsid w:val="005B12D0"/>
    <w:rsid w:val="005B2713"/>
    <w:rsid w:val="005B6798"/>
    <w:rsid w:val="005C6C19"/>
    <w:rsid w:val="005C6CC4"/>
    <w:rsid w:val="005E0658"/>
    <w:rsid w:val="005E5C5D"/>
    <w:rsid w:val="00617535"/>
    <w:rsid w:val="00620A71"/>
    <w:rsid w:val="006246AB"/>
    <w:rsid w:val="00634304"/>
    <w:rsid w:val="00642370"/>
    <w:rsid w:val="00642B13"/>
    <w:rsid w:val="006641B2"/>
    <w:rsid w:val="0066652C"/>
    <w:rsid w:val="00680858"/>
    <w:rsid w:val="00680BE7"/>
    <w:rsid w:val="0068252C"/>
    <w:rsid w:val="006900FE"/>
    <w:rsid w:val="00691F8F"/>
    <w:rsid w:val="006A2ACE"/>
    <w:rsid w:val="006B0203"/>
    <w:rsid w:val="006B27AE"/>
    <w:rsid w:val="006B5FC8"/>
    <w:rsid w:val="006C22AF"/>
    <w:rsid w:val="006C3DCB"/>
    <w:rsid w:val="006C4765"/>
    <w:rsid w:val="006D74CB"/>
    <w:rsid w:val="006D7D0E"/>
    <w:rsid w:val="006D7E30"/>
    <w:rsid w:val="007023B9"/>
    <w:rsid w:val="00706C31"/>
    <w:rsid w:val="0071454F"/>
    <w:rsid w:val="007208A3"/>
    <w:rsid w:val="007257E8"/>
    <w:rsid w:val="00752AF1"/>
    <w:rsid w:val="00763C94"/>
    <w:rsid w:val="00765D55"/>
    <w:rsid w:val="00765EBC"/>
    <w:rsid w:val="00773BAF"/>
    <w:rsid w:val="0077456E"/>
    <w:rsid w:val="0077680A"/>
    <w:rsid w:val="00777F30"/>
    <w:rsid w:val="00782310"/>
    <w:rsid w:val="00783120"/>
    <w:rsid w:val="00796D21"/>
    <w:rsid w:val="007E2C67"/>
    <w:rsid w:val="00805532"/>
    <w:rsid w:val="008103C6"/>
    <w:rsid w:val="008123B4"/>
    <w:rsid w:val="008264E7"/>
    <w:rsid w:val="008347CD"/>
    <w:rsid w:val="0084107D"/>
    <w:rsid w:val="00850DAA"/>
    <w:rsid w:val="0085436E"/>
    <w:rsid w:val="00857A87"/>
    <w:rsid w:val="00860BC9"/>
    <w:rsid w:val="008614D9"/>
    <w:rsid w:val="00891137"/>
    <w:rsid w:val="00892614"/>
    <w:rsid w:val="0089651A"/>
    <w:rsid w:val="008C23CA"/>
    <w:rsid w:val="008C766E"/>
    <w:rsid w:val="008C7B47"/>
    <w:rsid w:val="008D4BEB"/>
    <w:rsid w:val="008E76E2"/>
    <w:rsid w:val="008F75BD"/>
    <w:rsid w:val="00912738"/>
    <w:rsid w:val="009139F6"/>
    <w:rsid w:val="00913B89"/>
    <w:rsid w:val="009143A0"/>
    <w:rsid w:val="0091616C"/>
    <w:rsid w:val="0092038A"/>
    <w:rsid w:val="0093119C"/>
    <w:rsid w:val="00931B46"/>
    <w:rsid w:val="00937DB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7985"/>
    <w:rsid w:val="009E552C"/>
    <w:rsid w:val="009E70C9"/>
    <w:rsid w:val="009F5792"/>
    <w:rsid w:val="009F5A3E"/>
    <w:rsid w:val="00A01AEC"/>
    <w:rsid w:val="00A240EF"/>
    <w:rsid w:val="00A337E2"/>
    <w:rsid w:val="00A55051"/>
    <w:rsid w:val="00A75B2C"/>
    <w:rsid w:val="00A91639"/>
    <w:rsid w:val="00AA2BDD"/>
    <w:rsid w:val="00AA6623"/>
    <w:rsid w:val="00AB3810"/>
    <w:rsid w:val="00AB3A83"/>
    <w:rsid w:val="00AD08AA"/>
    <w:rsid w:val="00AD560A"/>
    <w:rsid w:val="00AE6D59"/>
    <w:rsid w:val="00B02691"/>
    <w:rsid w:val="00B03A76"/>
    <w:rsid w:val="00B23457"/>
    <w:rsid w:val="00B23D3F"/>
    <w:rsid w:val="00B400A7"/>
    <w:rsid w:val="00B518C5"/>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39C9"/>
    <w:rsid w:val="00C07A62"/>
    <w:rsid w:val="00C13E08"/>
    <w:rsid w:val="00C305FA"/>
    <w:rsid w:val="00C31DCF"/>
    <w:rsid w:val="00C3263B"/>
    <w:rsid w:val="00C52EFA"/>
    <w:rsid w:val="00C5566D"/>
    <w:rsid w:val="00C611D1"/>
    <w:rsid w:val="00C652E6"/>
    <w:rsid w:val="00C74362"/>
    <w:rsid w:val="00C77CC6"/>
    <w:rsid w:val="00C8007E"/>
    <w:rsid w:val="00C831D1"/>
    <w:rsid w:val="00C837AB"/>
    <w:rsid w:val="00C85890"/>
    <w:rsid w:val="00C9119B"/>
    <w:rsid w:val="00CA2300"/>
    <w:rsid w:val="00CA5D70"/>
    <w:rsid w:val="00CB170F"/>
    <w:rsid w:val="00CC4C49"/>
    <w:rsid w:val="00CD7A85"/>
    <w:rsid w:val="00CE6374"/>
    <w:rsid w:val="00CF3001"/>
    <w:rsid w:val="00CF4B5C"/>
    <w:rsid w:val="00CF75BA"/>
    <w:rsid w:val="00D00529"/>
    <w:rsid w:val="00D01C30"/>
    <w:rsid w:val="00D04F04"/>
    <w:rsid w:val="00D16F04"/>
    <w:rsid w:val="00D21EA6"/>
    <w:rsid w:val="00D25570"/>
    <w:rsid w:val="00D26E1A"/>
    <w:rsid w:val="00D26EA3"/>
    <w:rsid w:val="00D2715B"/>
    <w:rsid w:val="00D3033D"/>
    <w:rsid w:val="00D355F5"/>
    <w:rsid w:val="00D4701B"/>
    <w:rsid w:val="00D5793B"/>
    <w:rsid w:val="00D6499F"/>
    <w:rsid w:val="00D64A4D"/>
    <w:rsid w:val="00D65B4B"/>
    <w:rsid w:val="00D65ED3"/>
    <w:rsid w:val="00D83F7C"/>
    <w:rsid w:val="00D92698"/>
    <w:rsid w:val="00D940BA"/>
    <w:rsid w:val="00D97CD0"/>
    <w:rsid w:val="00DA535E"/>
    <w:rsid w:val="00DB3C05"/>
    <w:rsid w:val="00DB62E6"/>
    <w:rsid w:val="00DD12B4"/>
    <w:rsid w:val="00DE17F0"/>
    <w:rsid w:val="00DE1A24"/>
    <w:rsid w:val="00DE2B29"/>
    <w:rsid w:val="00DF1E34"/>
    <w:rsid w:val="00DF55E9"/>
    <w:rsid w:val="00E0103A"/>
    <w:rsid w:val="00E0173D"/>
    <w:rsid w:val="00E040B7"/>
    <w:rsid w:val="00E06368"/>
    <w:rsid w:val="00E069A1"/>
    <w:rsid w:val="00E118FD"/>
    <w:rsid w:val="00E239C6"/>
    <w:rsid w:val="00E267AE"/>
    <w:rsid w:val="00E3612F"/>
    <w:rsid w:val="00E47282"/>
    <w:rsid w:val="00E61199"/>
    <w:rsid w:val="00E63BAC"/>
    <w:rsid w:val="00E67393"/>
    <w:rsid w:val="00E74091"/>
    <w:rsid w:val="00E807CE"/>
    <w:rsid w:val="00E82E6F"/>
    <w:rsid w:val="00E96BD3"/>
    <w:rsid w:val="00E97F62"/>
    <w:rsid w:val="00EA160E"/>
    <w:rsid w:val="00EC06FA"/>
    <w:rsid w:val="00EC420F"/>
    <w:rsid w:val="00ED0DED"/>
    <w:rsid w:val="00EF14FB"/>
    <w:rsid w:val="00EF7F8D"/>
    <w:rsid w:val="00F01AE8"/>
    <w:rsid w:val="00F0432C"/>
    <w:rsid w:val="00F206BD"/>
    <w:rsid w:val="00F27B29"/>
    <w:rsid w:val="00F31225"/>
    <w:rsid w:val="00F53B2F"/>
    <w:rsid w:val="00F62749"/>
    <w:rsid w:val="00F635C2"/>
    <w:rsid w:val="00F80FED"/>
    <w:rsid w:val="00F93758"/>
    <w:rsid w:val="00F94548"/>
    <w:rsid w:val="00F96AA2"/>
    <w:rsid w:val="00F97B14"/>
    <w:rsid w:val="00FA334F"/>
    <w:rsid w:val="00FA5279"/>
    <w:rsid w:val="00FB08AA"/>
    <w:rsid w:val="00FC4732"/>
    <w:rsid w:val="00FD6046"/>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A"/>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hyperlink" Target="https://github.com/ChrisBermudezR/Ictioplancton_ExPacifico2021" TargetMode="Externa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4</TotalTime>
  <Pages>47</Pages>
  <Words>13337</Words>
  <Characters>73356</Characters>
  <Application>Microsoft Office Word</Application>
  <DocSecurity>0</DocSecurity>
  <Lines>611</Lines>
  <Paragraphs>173</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8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53</cp:revision>
  <cp:lastPrinted>2023-05-11T15:20:00Z</cp:lastPrinted>
  <dcterms:created xsi:type="dcterms:W3CDTF">2023-04-20T06:41:00Z</dcterms:created>
  <dcterms:modified xsi:type="dcterms:W3CDTF">2023-05-11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